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A91C32" w14:textId="77777777" w:rsidR="00A119FF" w:rsidRPr="00250353" w:rsidRDefault="009831B7" w:rsidP="00D95026">
      <w:pPr>
        <w:rPr>
          <w:b/>
        </w:rPr>
      </w:pPr>
      <w:r w:rsidRPr="00250353">
        <w:rPr>
          <w:b/>
        </w:rPr>
        <w:t>Entry characteristics and p</w:t>
      </w:r>
      <w:r w:rsidR="00A119FF" w:rsidRPr="00250353">
        <w:rPr>
          <w:b/>
        </w:rPr>
        <w:t>erformance in a Masters module in Tropical medicine</w:t>
      </w:r>
      <w:r w:rsidR="0010561C" w:rsidRPr="00250353">
        <w:rPr>
          <w:b/>
        </w:rPr>
        <w:t xml:space="preserve">: a </w:t>
      </w:r>
      <w:r w:rsidRPr="00250353">
        <w:rPr>
          <w:b/>
        </w:rPr>
        <w:t xml:space="preserve">5 year analysis </w:t>
      </w:r>
    </w:p>
    <w:p w14:paraId="5EABA379" w14:textId="77777777" w:rsidR="004A2411" w:rsidRPr="00250353" w:rsidRDefault="00A65FEB" w:rsidP="00355746">
      <w:r w:rsidRPr="00250353">
        <w:t>R</w:t>
      </w:r>
      <w:r w:rsidR="00D95026" w:rsidRPr="00250353">
        <w:t xml:space="preserve"> Weigel</w:t>
      </w:r>
      <w:r w:rsidRPr="00250353">
        <w:rPr>
          <w:vertAlign w:val="superscript"/>
        </w:rPr>
        <w:t>1*</w:t>
      </w:r>
      <w:r w:rsidR="00D95026" w:rsidRPr="00250353">
        <w:t>, D Robinson</w:t>
      </w:r>
      <w:r w:rsidRPr="00250353">
        <w:rPr>
          <w:vertAlign w:val="superscript"/>
        </w:rPr>
        <w:t>1</w:t>
      </w:r>
      <w:r w:rsidR="00D95026" w:rsidRPr="00250353">
        <w:t>, M Stewart</w:t>
      </w:r>
      <w:r w:rsidRPr="00250353">
        <w:rPr>
          <w:vertAlign w:val="superscript"/>
        </w:rPr>
        <w:t>1</w:t>
      </w:r>
      <w:r w:rsidR="00836E36" w:rsidRPr="00122178">
        <w:t>,</w:t>
      </w:r>
      <w:r w:rsidR="00D95026" w:rsidRPr="00122178">
        <w:t xml:space="preserve"> S</w:t>
      </w:r>
      <w:r w:rsidR="00D95026" w:rsidRPr="00250353">
        <w:t xml:space="preserve"> Assinder</w:t>
      </w:r>
      <w:r w:rsidRPr="00250353">
        <w:rPr>
          <w:vertAlign w:val="superscript"/>
        </w:rPr>
        <w:t>1</w:t>
      </w:r>
    </w:p>
    <w:p w14:paraId="79AB35B7" w14:textId="77777777" w:rsidR="0022137C" w:rsidRPr="00250353" w:rsidRDefault="0022137C" w:rsidP="00355746"/>
    <w:p w14:paraId="3838A8BD" w14:textId="77777777" w:rsidR="00A65FEB" w:rsidRPr="00250353" w:rsidRDefault="00A65FEB" w:rsidP="00355746">
      <w:r w:rsidRPr="00250353">
        <w:rPr>
          <w:vertAlign w:val="superscript"/>
        </w:rPr>
        <w:t>1</w:t>
      </w:r>
      <w:r w:rsidRPr="00250353">
        <w:t>Liverpool School of Tropical Medicine, Department of Education</w:t>
      </w:r>
      <w:r w:rsidR="0010652A">
        <w:t xml:space="preserve"> and Training</w:t>
      </w:r>
      <w:r w:rsidRPr="00250353">
        <w:t xml:space="preserve">, </w:t>
      </w:r>
      <w:r w:rsidRPr="00250353">
        <w:rPr>
          <w:rFonts w:cs="Arial"/>
          <w:shd w:val="clear" w:color="auto" w:fill="FFFFFF"/>
        </w:rPr>
        <w:t>Pembroke Pl</w:t>
      </w:r>
      <w:r w:rsidR="00AD11A2" w:rsidRPr="00250353">
        <w:rPr>
          <w:rFonts w:cs="Arial"/>
          <w:shd w:val="clear" w:color="auto" w:fill="FFFFFF"/>
        </w:rPr>
        <w:t>ace</w:t>
      </w:r>
      <w:r w:rsidRPr="00250353">
        <w:rPr>
          <w:rFonts w:cs="Arial"/>
          <w:shd w:val="clear" w:color="auto" w:fill="FFFFFF"/>
        </w:rPr>
        <w:t>, Liverpool, L3 5QA</w:t>
      </w:r>
      <w:r w:rsidR="00AD11A2" w:rsidRPr="00250353">
        <w:rPr>
          <w:rFonts w:cs="Arial"/>
          <w:shd w:val="clear" w:color="auto" w:fill="FFFFFF"/>
        </w:rPr>
        <w:t>, UK</w:t>
      </w:r>
    </w:p>
    <w:p w14:paraId="70AE2CDB" w14:textId="77777777" w:rsidR="0022137C" w:rsidRPr="00250353" w:rsidRDefault="0022137C" w:rsidP="00355746">
      <w:r w:rsidRPr="00250353">
        <w:rPr>
          <w:vertAlign w:val="superscript"/>
        </w:rPr>
        <w:t>*</w:t>
      </w:r>
      <w:r w:rsidRPr="00250353">
        <w:t>corresponding author</w:t>
      </w:r>
    </w:p>
    <w:p w14:paraId="64FBB15C" w14:textId="77777777" w:rsidR="0022137C" w:rsidRPr="00250353" w:rsidRDefault="0022137C" w:rsidP="0022137C"/>
    <w:p w14:paraId="26D01487" w14:textId="77777777" w:rsidR="0022137C" w:rsidRPr="00250353" w:rsidRDefault="006174EA" w:rsidP="0022137C">
      <w:hyperlink r:id="rId7" w:history="1">
        <w:r w:rsidR="0022137C" w:rsidRPr="00250353">
          <w:rPr>
            <w:rStyle w:val="Hyperlink"/>
            <w:color w:val="auto"/>
          </w:rPr>
          <w:t>ralf.weigel@lstmed.ac.uk</w:t>
        </w:r>
      </w:hyperlink>
    </w:p>
    <w:p w14:paraId="17B04D6C" w14:textId="77777777" w:rsidR="0022137C" w:rsidRPr="00250353" w:rsidRDefault="006174EA" w:rsidP="0022137C">
      <w:hyperlink r:id="rId8" w:history="1">
        <w:r w:rsidR="0022137C" w:rsidRPr="00250353">
          <w:rPr>
            <w:rStyle w:val="Hyperlink"/>
            <w:color w:val="auto"/>
          </w:rPr>
          <w:t>dan.robinson@lstmed.ac.uk</w:t>
        </w:r>
      </w:hyperlink>
    </w:p>
    <w:p w14:paraId="6196DB8F" w14:textId="77777777" w:rsidR="0022137C" w:rsidRPr="00250353" w:rsidRDefault="006174EA" w:rsidP="0022137C">
      <w:hyperlink r:id="rId9" w:history="1">
        <w:r w:rsidR="0022137C" w:rsidRPr="00250353">
          <w:rPr>
            <w:rStyle w:val="Hyperlink"/>
            <w:color w:val="auto"/>
          </w:rPr>
          <w:t>martyn.stewart@lstmed.ac.uk</w:t>
        </w:r>
      </w:hyperlink>
    </w:p>
    <w:p w14:paraId="7371E70B" w14:textId="77777777" w:rsidR="0022137C" w:rsidRPr="00250353" w:rsidRDefault="006174EA" w:rsidP="0022137C">
      <w:hyperlink r:id="rId10" w:history="1">
        <w:r w:rsidR="0022137C" w:rsidRPr="00250353">
          <w:rPr>
            <w:rStyle w:val="Hyperlink"/>
            <w:color w:val="auto"/>
          </w:rPr>
          <w:t>sue.assinder@lstmed.ac.uk</w:t>
        </w:r>
      </w:hyperlink>
    </w:p>
    <w:p w14:paraId="73B998FD" w14:textId="77777777" w:rsidR="0022137C" w:rsidRPr="00250353" w:rsidRDefault="0022137C" w:rsidP="00355746">
      <w:pPr>
        <w:rPr>
          <w:b/>
        </w:rPr>
      </w:pPr>
    </w:p>
    <w:p w14:paraId="322F15D3" w14:textId="77777777" w:rsidR="009A4BD9" w:rsidRDefault="009A4BD9" w:rsidP="00355746">
      <w:pPr>
        <w:rPr>
          <w:b/>
        </w:rPr>
      </w:pPr>
    </w:p>
    <w:p w14:paraId="5365197E" w14:textId="77777777" w:rsidR="009A4BD9" w:rsidRDefault="009A4BD9" w:rsidP="00355746">
      <w:pPr>
        <w:rPr>
          <w:b/>
        </w:rPr>
      </w:pPr>
    </w:p>
    <w:p w14:paraId="688FC871" w14:textId="77777777" w:rsidR="009A4BD9" w:rsidRDefault="009A4BD9" w:rsidP="00355746">
      <w:pPr>
        <w:rPr>
          <w:b/>
        </w:rPr>
      </w:pPr>
    </w:p>
    <w:p w14:paraId="6F0996CD" w14:textId="77777777" w:rsidR="009A4BD9" w:rsidRDefault="009A4BD9" w:rsidP="00355746">
      <w:pPr>
        <w:rPr>
          <w:b/>
        </w:rPr>
      </w:pPr>
    </w:p>
    <w:p w14:paraId="5DEB2B0F" w14:textId="77777777" w:rsidR="009A4BD9" w:rsidRDefault="009A4BD9" w:rsidP="00355746">
      <w:pPr>
        <w:rPr>
          <w:b/>
        </w:rPr>
      </w:pPr>
    </w:p>
    <w:p w14:paraId="21DFD091" w14:textId="77777777" w:rsidR="009A4BD9" w:rsidRDefault="009A4BD9" w:rsidP="00355746">
      <w:pPr>
        <w:rPr>
          <w:b/>
        </w:rPr>
      </w:pPr>
    </w:p>
    <w:p w14:paraId="225116A8" w14:textId="77777777" w:rsidR="009A4BD9" w:rsidRDefault="009A4BD9" w:rsidP="00355746">
      <w:pPr>
        <w:rPr>
          <w:b/>
        </w:rPr>
      </w:pPr>
    </w:p>
    <w:p w14:paraId="1BDEE58E" w14:textId="77777777" w:rsidR="009A4BD9" w:rsidRDefault="009A4BD9" w:rsidP="00355746">
      <w:pPr>
        <w:rPr>
          <w:b/>
        </w:rPr>
      </w:pPr>
    </w:p>
    <w:p w14:paraId="511926BE" w14:textId="77777777" w:rsidR="009A4BD9" w:rsidRDefault="009A4BD9" w:rsidP="00355746">
      <w:pPr>
        <w:rPr>
          <w:b/>
        </w:rPr>
      </w:pPr>
    </w:p>
    <w:p w14:paraId="4CF01CAA" w14:textId="77777777" w:rsidR="009A4BD9" w:rsidRDefault="009A4BD9" w:rsidP="00355746">
      <w:pPr>
        <w:rPr>
          <w:b/>
        </w:rPr>
      </w:pPr>
    </w:p>
    <w:p w14:paraId="32889733" w14:textId="77777777" w:rsidR="009A4BD9" w:rsidRDefault="009A4BD9" w:rsidP="00355746">
      <w:pPr>
        <w:rPr>
          <w:b/>
        </w:rPr>
      </w:pPr>
    </w:p>
    <w:p w14:paraId="3D1D5984" w14:textId="77777777" w:rsidR="009A4BD9" w:rsidRDefault="009A4BD9" w:rsidP="00355746">
      <w:pPr>
        <w:rPr>
          <w:b/>
        </w:rPr>
      </w:pPr>
    </w:p>
    <w:p w14:paraId="29FFFC90" w14:textId="77777777" w:rsidR="009A4BD9" w:rsidRDefault="009A4BD9" w:rsidP="00355746">
      <w:pPr>
        <w:rPr>
          <w:b/>
        </w:rPr>
      </w:pPr>
    </w:p>
    <w:p w14:paraId="5C88F175" w14:textId="77777777" w:rsidR="009A4BD9" w:rsidRDefault="009A4BD9" w:rsidP="00355746">
      <w:pPr>
        <w:rPr>
          <w:b/>
        </w:rPr>
      </w:pPr>
    </w:p>
    <w:p w14:paraId="0CA40AD8" w14:textId="77777777" w:rsidR="009A4BD9" w:rsidRDefault="009A4BD9" w:rsidP="00355746">
      <w:pPr>
        <w:rPr>
          <w:b/>
        </w:rPr>
      </w:pPr>
    </w:p>
    <w:p w14:paraId="0C40C52E" w14:textId="77777777" w:rsidR="009A4BD9" w:rsidRDefault="009A4BD9" w:rsidP="00355746">
      <w:pPr>
        <w:rPr>
          <w:b/>
        </w:rPr>
      </w:pPr>
    </w:p>
    <w:p w14:paraId="2BD93ED8" w14:textId="77777777" w:rsidR="009A4BD9" w:rsidRDefault="009A4BD9" w:rsidP="00355746">
      <w:pPr>
        <w:rPr>
          <w:b/>
        </w:rPr>
      </w:pPr>
    </w:p>
    <w:p w14:paraId="484CA2BC" w14:textId="77777777" w:rsidR="009A4BD9" w:rsidRDefault="009A4BD9" w:rsidP="00355746">
      <w:pPr>
        <w:rPr>
          <w:b/>
        </w:rPr>
      </w:pPr>
    </w:p>
    <w:p w14:paraId="3F0BDDF7" w14:textId="77777777" w:rsidR="009A4BD9" w:rsidRDefault="009A4BD9" w:rsidP="00355746">
      <w:pPr>
        <w:rPr>
          <w:b/>
        </w:rPr>
      </w:pPr>
    </w:p>
    <w:p w14:paraId="454F1423" w14:textId="77777777" w:rsidR="00D95026" w:rsidRPr="00250353" w:rsidRDefault="00836E36" w:rsidP="00355746">
      <w:pPr>
        <w:rPr>
          <w:b/>
        </w:rPr>
      </w:pPr>
      <w:r w:rsidRPr="00250353">
        <w:rPr>
          <w:b/>
        </w:rPr>
        <w:t xml:space="preserve">Abstract </w:t>
      </w:r>
    </w:p>
    <w:p w14:paraId="05C46087" w14:textId="77777777" w:rsidR="006F5E07" w:rsidRPr="00250353" w:rsidRDefault="006F5E07" w:rsidP="00355746">
      <w:pPr>
        <w:rPr>
          <w:rFonts w:cs="Arial"/>
          <w:shd w:val="clear" w:color="auto" w:fill="FFFFFF"/>
        </w:rPr>
      </w:pPr>
      <w:r w:rsidRPr="00250353">
        <w:rPr>
          <w:rFonts w:cs="Arial"/>
          <w:b/>
          <w:shd w:val="clear" w:color="auto" w:fill="FFFFFF"/>
        </w:rPr>
        <w:t>Objectives:</w:t>
      </w:r>
      <w:r w:rsidRPr="00250353">
        <w:rPr>
          <w:rFonts w:cs="Arial"/>
          <w:shd w:val="clear" w:color="auto" w:fill="FFFFFF"/>
        </w:rPr>
        <w:t xml:space="preserve"> </w:t>
      </w:r>
      <w:r w:rsidR="00C56961" w:rsidRPr="00250353">
        <w:rPr>
          <w:rFonts w:cs="Arial"/>
          <w:shd w:val="clear" w:color="auto" w:fill="FFFFFF"/>
        </w:rPr>
        <w:t xml:space="preserve">Postgraduate courses can contribute to better qualified personnel </w:t>
      </w:r>
      <w:r w:rsidR="00F92F2D" w:rsidRPr="00250353">
        <w:rPr>
          <w:rFonts w:cs="Arial"/>
          <w:shd w:val="clear" w:color="auto" w:fill="FFFFFF"/>
        </w:rPr>
        <w:t>in resource</w:t>
      </w:r>
      <w:r w:rsidR="00C56961" w:rsidRPr="00250353">
        <w:rPr>
          <w:rFonts w:cs="Arial"/>
          <w:shd w:val="clear" w:color="auto" w:fill="FFFFFF"/>
        </w:rPr>
        <w:t>-</w:t>
      </w:r>
      <w:r w:rsidR="00F92F2D" w:rsidRPr="00250353">
        <w:rPr>
          <w:rFonts w:cs="Arial"/>
          <w:shd w:val="clear" w:color="auto" w:fill="FFFFFF"/>
        </w:rPr>
        <w:t>limited settings</w:t>
      </w:r>
      <w:r w:rsidR="00C56961" w:rsidRPr="00250353">
        <w:rPr>
          <w:rFonts w:cs="Arial"/>
          <w:shd w:val="clear" w:color="auto" w:fill="FFFFFF"/>
        </w:rPr>
        <w:t>.</w:t>
      </w:r>
      <w:r w:rsidR="00F92F2D" w:rsidRPr="00250353">
        <w:rPr>
          <w:rFonts w:cs="Arial"/>
          <w:shd w:val="clear" w:color="auto" w:fill="FFFFFF"/>
        </w:rPr>
        <w:t xml:space="preserve"> We aim to identify how entry characteristics of applicants predict performance </w:t>
      </w:r>
      <w:r w:rsidR="0010652A">
        <w:rPr>
          <w:rFonts w:cs="Arial"/>
          <w:shd w:val="clear" w:color="auto" w:fill="FFFFFF"/>
        </w:rPr>
        <w:t xml:space="preserve">in order </w:t>
      </w:r>
      <w:r w:rsidR="00F92F2D" w:rsidRPr="00250353">
        <w:rPr>
          <w:rFonts w:cs="Arial"/>
          <w:shd w:val="clear" w:color="auto" w:fill="FFFFFF"/>
        </w:rPr>
        <w:t>to provide support measures early.</w:t>
      </w:r>
      <w:r w:rsidRPr="00250353">
        <w:rPr>
          <w:rFonts w:cs="Arial"/>
          <w:shd w:val="clear" w:color="auto" w:fill="FFFFFF"/>
        </w:rPr>
        <w:t xml:space="preserve"> </w:t>
      </w:r>
    </w:p>
    <w:p w14:paraId="59B7DE67" w14:textId="079C81D9" w:rsidR="00836E36" w:rsidRPr="00250353" w:rsidRDefault="006F5E07" w:rsidP="00355746">
      <w:pPr>
        <w:rPr>
          <w:rFonts w:cs="Arial"/>
          <w:shd w:val="clear" w:color="auto" w:fill="FFFFFF"/>
        </w:rPr>
      </w:pPr>
      <w:r w:rsidRPr="00250353">
        <w:rPr>
          <w:rFonts w:cs="Arial"/>
          <w:b/>
          <w:shd w:val="clear" w:color="auto" w:fill="FFFFFF"/>
        </w:rPr>
        <w:t>Methods:</w:t>
      </w:r>
      <w:r w:rsidR="00836E36" w:rsidRPr="00250353">
        <w:rPr>
          <w:rFonts w:cs="Arial"/>
          <w:shd w:val="clear" w:color="auto" w:fill="FFFFFF"/>
        </w:rPr>
        <w:t xml:space="preserve"> </w:t>
      </w:r>
      <w:r w:rsidR="0010652A">
        <w:rPr>
          <w:rFonts w:cs="Arial"/>
          <w:shd w:val="clear" w:color="auto" w:fill="FFFFFF"/>
        </w:rPr>
        <w:t xml:space="preserve">We describe </w:t>
      </w:r>
      <w:r w:rsidR="00F92F2D" w:rsidRPr="00250353">
        <w:rPr>
          <w:rFonts w:cs="Arial"/>
          <w:shd w:val="clear" w:color="auto" w:fill="FFFFFF"/>
        </w:rPr>
        <w:t xml:space="preserve">demographic </w:t>
      </w:r>
      <w:r w:rsidR="0010652A">
        <w:rPr>
          <w:rFonts w:cs="Arial"/>
          <w:shd w:val="clear" w:color="auto" w:fill="FFFFFF"/>
        </w:rPr>
        <w:t xml:space="preserve">data </w:t>
      </w:r>
      <w:r w:rsidR="00F92F2D" w:rsidRPr="00250353">
        <w:rPr>
          <w:rFonts w:cs="Arial"/>
          <w:shd w:val="clear" w:color="auto" w:fill="FFFFFF"/>
        </w:rPr>
        <w:t>and end</w:t>
      </w:r>
      <w:r w:rsidR="0010652A">
        <w:rPr>
          <w:rFonts w:cs="Arial"/>
          <w:shd w:val="clear" w:color="auto" w:fill="FFFFFF"/>
        </w:rPr>
        <w:t>-</w:t>
      </w:r>
      <w:r w:rsidR="00F92F2D" w:rsidRPr="00250353">
        <w:rPr>
          <w:rFonts w:cs="Arial"/>
          <w:shd w:val="clear" w:color="auto" w:fill="FFFFFF"/>
        </w:rPr>
        <w:t>of</w:t>
      </w:r>
      <w:r w:rsidR="0010652A">
        <w:rPr>
          <w:rFonts w:cs="Arial"/>
          <w:shd w:val="clear" w:color="auto" w:fill="FFFFFF"/>
        </w:rPr>
        <w:t>-</w:t>
      </w:r>
      <w:r w:rsidR="00F92F2D" w:rsidRPr="00250353">
        <w:rPr>
          <w:rFonts w:cs="Arial"/>
          <w:shd w:val="clear" w:color="auto" w:fill="FFFFFF"/>
        </w:rPr>
        <w:t xml:space="preserve">module </w:t>
      </w:r>
      <w:r w:rsidR="00400888" w:rsidRPr="00250353">
        <w:rPr>
          <w:rFonts w:cs="Arial"/>
          <w:shd w:val="clear" w:color="auto" w:fill="FFFFFF"/>
        </w:rPr>
        <w:t>exam</w:t>
      </w:r>
      <w:r w:rsidR="0010652A">
        <w:rPr>
          <w:rFonts w:cs="Arial"/>
          <w:shd w:val="clear" w:color="auto" w:fill="FFFFFF"/>
        </w:rPr>
        <w:t xml:space="preserve">ination </w:t>
      </w:r>
      <w:r w:rsidR="00F92F2D" w:rsidRPr="00250353">
        <w:rPr>
          <w:rFonts w:cs="Arial"/>
          <w:shd w:val="clear" w:color="auto" w:fill="FFFFFF"/>
        </w:rPr>
        <w:t xml:space="preserve">marks of medical </w:t>
      </w:r>
      <w:r w:rsidR="00F92F2D" w:rsidRPr="00250353">
        <w:rPr>
          <w:rFonts w:cs="Arial"/>
          <w:shd w:val="clear" w:color="auto" w:fill="FFFFFF"/>
        </w:rPr>
        <w:lastRenderedPageBreak/>
        <w:t xml:space="preserve">doctors who enrolled in a first semester module of </w:t>
      </w:r>
      <w:r w:rsidR="005F12B9" w:rsidRPr="00250353">
        <w:rPr>
          <w:rFonts w:cs="Arial"/>
          <w:shd w:val="clear" w:color="auto" w:fill="FFFFFF"/>
        </w:rPr>
        <w:t>two one</w:t>
      </w:r>
      <w:r w:rsidR="00CD176F" w:rsidRPr="00250353">
        <w:rPr>
          <w:rFonts w:cs="Arial"/>
          <w:shd w:val="clear" w:color="auto" w:fill="FFFFFF"/>
        </w:rPr>
        <w:t>-</w:t>
      </w:r>
      <w:r w:rsidR="00F92F2D" w:rsidRPr="00250353">
        <w:rPr>
          <w:rFonts w:cs="Arial"/>
          <w:shd w:val="clear" w:color="auto" w:fill="FFFFFF"/>
        </w:rPr>
        <w:t xml:space="preserve">year MSc programmes </w:t>
      </w:r>
      <w:r w:rsidR="0010652A">
        <w:rPr>
          <w:rFonts w:cs="Arial"/>
          <w:shd w:val="clear" w:color="auto" w:fill="FFFFFF"/>
        </w:rPr>
        <w:t>between 2010 and 2014.</w:t>
      </w:r>
      <w:r w:rsidR="00F92F2D" w:rsidRPr="00250353">
        <w:rPr>
          <w:rFonts w:cs="Arial"/>
          <w:shd w:val="clear" w:color="auto" w:fill="FFFFFF"/>
        </w:rPr>
        <w:t xml:space="preserve"> </w:t>
      </w:r>
      <w:r w:rsidR="00400888" w:rsidRPr="00250353">
        <w:rPr>
          <w:rFonts w:cs="Arial"/>
          <w:shd w:val="clear" w:color="auto" w:fill="FFFFFF"/>
        </w:rPr>
        <w:t xml:space="preserve">We used </w:t>
      </w:r>
      <w:r w:rsidR="00906C9F">
        <w:rPr>
          <w:rFonts w:cs="Arial"/>
          <w:shd w:val="clear" w:color="auto" w:fill="FFFFFF"/>
        </w:rPr>
        <w:t xml:space="preserve">t-tests and </w:t>
      </w:r>
      <w:r w:rsidR="00400888" w:rsidRPr="00250353">
        <w:rPr>
          <w:rFonts w:cs="Arial"/>
          <w:shd w:val="clear" w:color="auto" w:fill="FFFFFF"/>
        </w:rPr>
        <w:t>o</w:t>
      </w:r>
      <w:r w:rsidR="00BA5CD7" w:rsidRPr="00250353">
        <w:rPr>
          <w:rFonts w:cs="Arial"/>
          <w:shd w:val="clear" w:color="auto" w:fill="FFFFFF"/>
        </w:rPr>
        <w:t>ne</w:t>
      </w:r>
      <w:r w:rsidR="00EA3088" w:rsidRPr="00250353">
        <w:rPr>
          <w:rFonts w:cs="Arial"/>
          <w:shd w:val="clear" w:color="auto" w:fill="FFFFFF"/>
        </w:rPr>
        <w:t>-</w:t>
      </w:r>
      <w:r w:rsidR="00BA5CD7" w:rsidRPr="00250353">
        <w:rPr>
          <w:rFonts w:cs="Arial"/>
          <w:shd w:val="clear" w:color="auto" w:fill="FFFFFF"/>
        </w:rPr>
        <w:t xml:space="preserve">way ANOVA </w:t>
      </w:r>
      <w:r w:rsidR="00400888" w:rsidRPr="00250353">
        <w:rPr>
          <w:rFonts w:cs="Arial"/>
          <w:shd w:val="clear" w:color="auto" w:fill="FFFFFF"/>
        </w:rPr>
        <w:t xml:space="preserve">to </w:t>
      </w:r>
      <w:r w:rsidR="00BA5CD7" w:rsidRPr="00250353">
        <w:rPr>
          <w:rFonts w:cs="Arial"/>
          <w:shd w:val="clear" w:color="auto" w:fill="FFFFFF"/>
        </w:rPr>
        <w:t>compare</w:t>
      </w:r>
      <w:r w:rsidR="00911A40">
        <w:rPr>
          <w:rFonts w:cs="Arial"/>
          <w:shd w:val="clear" w:color="auto" w:fill="FFFFFF"/>
        </w:rPr>
        <w:t>,</w:t>
      </w:r>
      <w:r w:rsidR="00400888" w:rsidRPr="00250353">
        <w:rPr>
          <w:rFonts w:cs="Arial"/>
          <w:shd w:val="clear" w:color="auto" w:fill="FFFFFF"/>
        </w:rPr>
        <w:t xml:space="preserve"> and post hoc tests to locate </w:t>
      </w:r>
      <w:r w:rsidR="00BA5CD7" w:rsidRPr="00250353">
        <w:rPr>
          <w:rFonts w:cs="Arial"/>
          <w:shd w:val="clear" w:color="auto" w:fill="FFFFFF"/>
        </w:rPr>
        <w:t>differences of mean mark</w:t>
      </w:r>
      <w:r w:rsidR="00C56961" w:rsidRPr="00250353">
        <w:rPr>
          <w:rFonts w:cs="Arial"/>
          <w:shd w:val="clear" w:color="auto" w:fill="FFFFFF"/>
        </w:rPr>
        <w:t>s</w:t>
      </w:r>
      <w:r w:rsidR="00BA5CD7" w:rsidRPr="00250353">
        <w:rPr>
          <w:rFonts w:cs="Arial"/>
          <w:shd w:val="clear" w:color="auto" w:fill="FFFFFF"/>
        </w:rPr>
        <w:t xml:space="preserve"> between</w:t>
      </w:r>
      <w:r w:rsidR="00911A40">
        <w:rPr>
          <w:rFonts w:cs="Arial"/>
          <w:shd w:val="clear" w:color="auto" w:fill="FFFFFF"/>
        </w:rPr>
        <w:t xml:space="preserve"> </w:t>
      </w:r>
      <w:r w:rsidR="00BA5CD7" w:rsidRPr="00250353">
        <w:rPr>
          <w:rFonts w:cs="Arial"/>
          <w:shd w:val="clear" w:color="auto" w:fill="FFFFFF"/>
        </w:rPr>
        <w:t>categories of entry characteristic</w:t>
      </w:r>
      <w:r w:rsidR="00911A40">
        <w:rPr>
          <w:rFonts w:cs="Arial"/>
          <w:shd w:val="clear" w:color="auto" w:fill="FFFFFF"/>
        </w:rPr>
        <w:t>s</w:t>
      </w:r>
      <w:r w:rsidR="00BA5CD7" w:rsidRPr="00250353">
        <w:rPr>
          <w:rFonts w:cs="Arial"/>
          <w:shd w:val="clear" w:color="auto" w:fill="FFFFFF"/>
        </w:rPr>
        <w:t xml:space="preserve"> in univaria</w:t>
      </w:r>
      <w:r w:rsidR="0060712B" w:rsidRPr="00250353">
        <w:rPr>
          <w:rFonts w:cs="Arial"/>
          <w:shd w:val="clear" w:color="auto" w:fill="FFFFFF"/>
        </w:rPr>
        <w:t>t</w:t>
      </w:r>
      <w:r w:rsidR="00BA5CD7" w:rsidRPr="00250353">
        <w:rPr>
          <w:rFonts w:cs="Arial"/>
          <w:shd w:val="clear" w:color="auto" w:fill="FFFFFF"/>
        </w:rPr>
        <w:t xml:space="preserve">e analysis. After </w:t>
      </w:r>
      <w:r w:rsidR="00C56961" w:rsidRPr="00250353">
        <w:rPr>
          <w:rFonts w:cs="Arial"/>
          <w:shd w:val="clear" w:color="auto" w:fill="FFFFFF"/>
        </w:rPr>
        <w:t xml:space="preserve">exclusion of </w:t>
      </w:r>
      <w:r w:rsidR="00CD176F" w:rsidRPr="00250353">
        <w:rPr>
          <w:rFonts w:cs="Arial"/>
          <w:shd w:val="clear" w:color="auto" w:fill="FFFFFF"/>
        </w:rPr>
        <w:t xml:space="preserve">collinear variables, </w:t>
      </w:r>
      <w:r w:rsidR="00BA5CD7" w:rsidRPr="00250353">
        <w:rPr>
          <w:rFonts w:cs="Arial"/>
          <w:shd w:val="clear" w:color="auto" w:fill="FFFFFF"/>
        </w:rPr>
        <w:t xml:space="preserve">multiple regression </w:t>
      </w:r>
      <w:r w:rsidR="00400888" w:rsidRPr="00250353">
        <w:rPr>
          <w:rFonts w:cs="Arial"/>
          <w:shd w:val="clear" w:color="auto" w:fill="FFFFFF"/>
        </w:rPr>
        <w:t>examined</w:t>
      </w:r>
      <w:r w:rsidR="00C56961" w:rsidRPr="00250353">
        <w:rPr>
          <w:rFonts w:cs="Arial"/>
          <w:shd w:val="clear" w:color="auto" w:fill="FFFFFF"/>
        </w:rPr>
        <w:t xml:space="preserve"> </w:t>
      </w:r>
      <w:r w:rsidR="00BA5CD7" w:rsidRPr="00250353">
        <w:rPr>
          <w:rFonts w:cs="Arial"/>
          <w:shd w:val="clear" w:color="auto" w:fill="FFFFFF"/>
        </w:rPr>
        <w:t xml:space="preserve">the effect of several characteristics in multivariable analysis. </w:t>
      </w:r>
    </w:p>
    <w:p w14:paraId="7DDBFA91" w14:textId="4DAD532B" w:rsidR="00836E36" w:rsidRPr="00250353" w:rsidRDefault="00836E36" w:rsidP="00355746">
      <w:pPr>
        <w:rPr>
          <w:rFonts w:cs="Arial"/>
          <w:shd w:val="clear" w:color="auto" w:fill="FFFFFF"/>
        </w:rPr>
      </w:pPr>
      <w:r w:rsidRPr="00250353">
        <w:rPr>
          <w:rFonts w:cs="Arial"/>
          <w:b/>
          <w:shd w:val="clear" w:color="auto" w:fill="FFFFFF"/>
        </w:rPr>
        <w:t>Results</w:t>
      </w:r>
      <w:r w:rsidR="006F5E07" w:rsidRPr="00250353">
        <w:rPr>
          <w:rFonts w:cs="Arial"/>
          <w:b/>
          <w:shd w:val="clear" w:color="auto" w:fill="FFFFFF"/>
        </w:rPr>
        <w:t>:</w:t>
      </w:r>
      <w:r w:rsidR="006F5E07" w:rsidRPr="00250353">
        <w:rPr>
          <w:rFonts w:cs="Arial"/>
          <w:shd w:val="clear" w:color="auto" w:fill="FFFFFF"/>
        </w:rPr>
        <w:t xml:space="preserve"> Overall, 89 students (47% m</w:t>
      </w:r>
      <w:r w:rsidR="008D1991" w:rsidRPr="00250353">
        <w:rPr>
          <w:rFonts w:cs="Arial"/>
          <w:shd w:val="clear" w:color="auto" w:fill="FFFFFF"/>
        </w:rPr>
        <w:t>ale</w:t>
      </w:r>
      <w:r w:rsidR="006F5E07" w:rsidRPr="00250353">
        <w:rPr>
          <w:rFonts w:cs="Arial"/>
          <w:shd w:val="clear" w:color="auto" w:fill="FFFFFF"/>
        </w:rPr>
        <w:t xml:space="preserve">) with a </w:t>
      </w:r>
      <w:r w:rsidR="00315E38">
        <w:rPr>
          <w:rFonts w:cs="Arial"/>
          <w:shd w:val="clear" w:color="auto" w:fill="FFFFFF"/>
        </w:rPr>
        <w:t>me</w:t>
      </w:r>
      <w:r w:rsidR="00911A40">
        <w:rPr>
          <w:rFonts w:cs="Arial"/>
          <w:shd w:val="clear" w:color="auto" w:fill="FFFFFF"/>
        </w:rPr>
        <w:t xml:space="preserve">an </w:t>
      </w:r>
      <w:r w:rsidR="006F5E07" w:rsidRPr="00250353">
        <w:rPr>
          <w:rFonts w:cs="Arial"/>
          <w:shd w:val="clear" w:color="auto" w:fill="FFFFFF"/>
        </w:rPr>
        <w:t>age of 3</w:t>
      </w:r>
      <w:r w:rsidR="00911A40">
        <w:rPr>
          <w:rFonts w:cs="Arial"/>
          <w:shd w:val="clear" w:color="auto" w:fill="FFFFFF"/>
        </w:rPr>
        <w:t>2</w:t>
      </w:r>
      <w:r w:rsidR="006F5E07" w:rsidRPr="00250353">
        <w:rPr>
          <w:rFonts w:cs="Arial"/>
          <w:shd w:val="clear" w:color="auto" w:fill="FFFFFF"/>
        </w:rPr>
        <w:t xml:space="preserve"> </w:t>
      </w:r>
      <w:r w:rsidR="00C56961" w:rsidRPr="00250353">
        <w:rPr>
          <w:rFonts w:cs="Arial"/>
          <w:shd w:val="clear" w:color="auto" w:fill="FFFFFF"/>
        </w:rPr>
        <w:t>(</w:t>
      </w:r>
      <w:r w:rsidR="00911A40">
        <w:rPr>
          <w:rFonts w:cs="Arial"/>
          <w:shd w:val="clear" w:color="auto" w:fill="FFFFFF"/>
        </w:rPr>
        <w:t>SD 6.4</w:t>
      </w:r>
      <w:r w:rsidR="00C56961" w:rsidRPr="00250353">
        <w:rPr>
          <w:rFonts w:cs="Arial"/>
          <w:shd w:val="clear" w:color="auto" w:fill="FFFFFF"/>
        </w:rPr>
        <w:t xml:space="preserve">) </w:t>
      </w:r>
      <w:r w:rsidR="006F5E07" w:rsidRPr="00250353">
        <w:rPr>
          <w:rFonts w:cs="Arial"/>
          <w:shd w:val="clear" w:color="auto" w:fill="FFFFFF"/>
        </w:rPr>
        <w:t xml:space="preserve">years </w:t>
      </w:r>
      <w:r w:rsidR="004A10E5" w:rsidRPr="00250353">
        <w:rPr>
          <w:rFonts w:cs="Arial"/>
          <w:shd w:val="clear" w:color="auto" w:fill="FFFFFF"/>
        </w:rPr>
        <w:t xml:space="preserve">who </w:t>
      </w:r>
      <w:r w:rsidR="005F12B9" w:rsidRPr="00250353">
        <w:rPr>
          <w:rFonts w:cs="Arial"/>
          <w:shd w:val="clear" w:color="auto" w:fill="FFFFFF"/>
        </w:rPr>
        <w:t xml:space="preserve">received </w:t>
      </w:r>
      <w:r w:rsidR="005F12B9" w:rsidRPr="00250353">
        <w:rPr>
          <w:rFonts w:cs="Arial"/>
          <w:shd w:val="clear" w:color="auto" w:fill="FFFFFF"/>
        </w:rPr>
        <w:lastRenderedPageBreak/>
        <w:t xml:space="preserve">their medical degree in the </w:t>
      </w:r>
      <w:r w:rsidR="005E4947" w:rsidRPr="00250353">
        <w:rPr>
          <w:rFonts w:cs="Arial"/>
          <w:shd w:val="clear" w:color="auto" w:fill="FFFFFF"/>
        </w:rPr>
        <w:t>UK (19</w:t>
      </w:r>
      <w:r w:rsidR="005F12B9" w:rsidRPr="00250353">
        <w:rPr>
          <w:rFonts w:cs="Arial"/>
          <w:shd w:val="clear" w:color="auto" w:fill="FFFFFF"/>
        </w:rPr>
        <w:t>%), other European (2</w:t>
      </w:r>
      <w:r w:rsidR="00FA0BF9" w:rsidRPr="00250353">
        <w:rPr>
          <w:rFonts w:cs="Arial"/>
          <w:shd w:val="clear" w:color="auto" w:fill="FFFFFF"/>
        </w:rPr>
        <w:t>2</w:t>
      </w:r>
      <w:r w:rsidR="005F12B9" w:rsidRPr="00250353">
        <w:rPr>
          <w:rFonts w:cs="Arial"/>
          <w:shd w:val="clear" w:color="auto" w:fill="FFFFFF"/>
        </w:rPr>
        <w:t>%), African (</w:t>
      </w:r>
      <w:r w:rsidR="005E4947" w:rsidRPr="00250353">
        <w:rPr>
          <w:rFonts w:cs="Arial"/>
          <w:shd w:val="clear" w:color="auto" w:fill="FFFFFF"/>
        </w:rPr>
        <w:t>35</w:t>
      </w:r>
      <w:r w:rsidR="005F12B9" w:rsidRPr="00250353">
        <w:rPr>
          <w:rFonts w:cs="Arial"/>
          <w:shd w:val="clear" w:color="auto" w:fill="FFFFFF"/>
        </w:rPr>
        <w:t>%) or other countries (</w:t>
      </w:r>
      <w:r w:rsidR="00FA0BF9" w:rsidRPr="00250353">
        <w:rPr>
          <w:rFonts w:cs="Arial"/>
          <w:shd w:val="clear" w:color="auto" w:fill="FFFFFF"/>
        </w:rPr>
        <w:t>24</w:t>
      </w:r>
      <w:r w:rsidR="005F12B9" w:rsidRPr="00250353">
        <w:rPr>
          <w:rFonts w:cs="Arial"/>
          <w:shd w:val="clear" w:color="auto" w:fill="FFFFFF"/>
        </w:rPr>
        <w:t xml:space="preserve">%) </w:t>
      </w:r>
      <w:r w:rsidR="008D1991" w:rsidRPr="00250353">
        <w:rPr>
          <w:rFonts w:cs="Arial"/>
          <w:shd w:val="clear" w:color="auto" w:fill="FFFFFF"/>
        </w:rPr>
        <w:t>attended the 3</w:t>
      </w:r>
      <w:r w:rsidR="005F12B9" w:rsidRPr="00250353">
        <w:rPr>
          <w:rFonts w:cs="Arial"/>
          <w:shd w:val="clear" w:color="auto" w:fill="FFFFFF"/>
        </w:rPr>
        <w:t>-</w:t>
      </w:r>
      <w:r w:rsidR="008D1991" w:rsidRPr="00250353">
        <w:rPr>
          <w:rFonts w:cs="Arial"/>
          <w:shd w:val="clear" w:color="auto" w:fill="FFFFFF"/>
        </w:rPr>
        <w:t xml:space="preserve">months module. </w:t>
      </w:r>
      <w:r w:rsidR="004A10E5" w:rsidRPr="00250353">
        <w:rPr>
          <w:rFonts w:cs="Arial"/>
          <w:shd w:val="clear" w:color="auto" w:fill="FFFFFF"/>
        </w:rPr>
        <w:t xml:space="preserve">Their mean </w:t>
      </w:r>
      <w:r w:rsidR="00400888" w:rsidRPr="00250353">
        <w:rPr>
          <w:rFonts w:cs="Arial"/>
          <w:shd w:val="clear" w:color="auto" w:fill="FFFFFF"/>
        </w:rPr>
        <w:t xml:space="preserve">mark </w:t>
      </w:r>
      <w:r w:rsidR="004A10E5" w:rsidRPr="00250353">
        <w:rPr>
          <w:rFonts w:cs="Arial"/>
          <w:shd w:val="clear" w:color="auto" w:fill="FFFFFF"/>
        </w:rPr>
        <w:t>was 69.1% (SD 10.9)</w:t>
      </w:r>
      <w:r w:rsidR="00911A40">
        <w:rPr>
          <w:rFonts w:cs="Arial"/>
          <w:shd w:val="clear" w:color="auto" w:fill="FFFFFF"/>
        </w:rPr>
        <w:t>.</w:t>
      </w:r>
      <w:r w:rsidR="004A10E5" w:rsidRPr="00250353">
        <w:rPr>
          <w:rFonts w:cs="Arial"/>
          <w:shd w:val="clear" w:color="auto" w:fill="FFFFFF"/>
        </w:rPr>
        <w:t xml:space="preserve"> </w:t>
      </w:r>
      <w:r w:rsidR="00732EE5">
        <w:rPr>
          <w:rFonts w:cs="Arial"/>
          <w:shd w:val="clear" w:color="auto" w:fill="FFFFFF"/>
        </w:rPr>
        <w:t xml:space="preserve">Medical graduates from UK universities achieved significantly higher mean marks than graduates from other countries. </w:t>
      </w:r>
      <w:r w:rsidR="003D2083">
        <w:rPr>
          <w:rFonts w:cs="Arial"/>
          <w:shd w:val="clear" w:color="auto" w:fill="FFFFFF"/>
        </w:rPr>
        <w:t xml:space="preserve">Students’ age was significantly negatively correlated with the module mark. </w:t>
      </w:r>
      <w:r w:rsidR="00732EE5">
        <w:rPr>
          <w:rFonts w:cs="Arial"/>
          <w:shd w:val="clear" w:color="auto" w:fill="FFFFFF"/>
        </w:rPr>
        <w:t>In multiple linear regression</w:t>
      </w:r>
      <w:r w:rsidR="00E00627" w:rsidRPr="00250353">
        <w:rPr>
          <w:rFonts w:cs="Arial"/>
          <w:shd w:val="clear" w:color="auto" w:fill="FFFFFF"/>
        </w:rPr>
        <w:t xml:space="preserve">, place of </w:t>
      </w:r>
      <w:r w:rsidR="0046406E" w:rsidRPr="00250353">
        <w:rPr>
          <w:rFonts w:cs="Arial"/>
          <w:shd w:val="clear" w:color="auto" w:fill="FFFFFF"/>
        </w:rPr>
        <w:t xml:space="preserve">medical degree </w:t>
      </w:r>
      <w:r w:rsidR="00E00627" w:rsidRPr="00250353">
        <w:rPr>
          <w:rFonts w:cs="Arial"/>
          <w:shd w:val="clear" w:color="auto" w:fill="FFFFFF"/>
        </w:rPr>
        <w:t>(β=-0.44</w:t>
      </w:r>
      <w:r w:rsidR="008E7D71" w:rsidRPr="00250353">
        <w:rPr>
          <w:rFonts w:cs="Arial"/>
          <w:shd w:val="clear" w:color="auto" w:fill="FFFFFF"/>
        </w:rPr>
        <w:t>, p&lt;0.001) and time since gradua</w:t>
      </w:r>
      <w:r w:rsidR="008E7D71" w:rsidRPr="00250353">
        <w:rPr>
          <w:rFonts w:cs="Arial"/>
          <w:shd w:val="clear" w:color="auto" w:fill="FFFFFF"/>
        </w:rPr>
        <w:lastRenderedPageBreak/>
        <w:t xml:space="preserve">tion (β=-0.28, p=0.007) </w:t>
      </w:r>
      <w:r w:rsidR="00732EE5">
        <w:rPr>
          <w:rFonts w:cs="Arial"/>
          <w:shd w:val="clear" w:color="auto" w:fill="FFFFFF"/>
        </w:rPr>
        <w:t xml:space="preserve">were strongest predictors of performance </w:t>
      </w:r>
      <w:r w:rsidR="008E7D71" w:rsidRPr="00250353">
        <w:rPr>
          <w:rFonts w:cs="Arial"/>
          <w:shd w:val="clear" w:color="auto" w:fill="FFFFFF"/>
        </w:rPr>
        <w:t>explain</w:t>
      </w:r>
      <w:r w:rsidR="00732EE5">
        <w:rPr>
          <w:rFonts w:cs="Arial"/>
          <w:shd w:val="clear" w:color="auto" w:fill="FFFFFF"/>
        </w:rPr>
        <w:t>ing</w:t>
      </w:r>
      <w:r w:rsidR="008E7D71" w:rsidRPr="00250353">
        <w:rPr>
          <w:rFonts w:cs="Arial"/>
          <w:shd w:val="clear" w:color="auto" w:fill="FFFFFF"/>
        </w:rPr>
        <w:t xml:space="preserve"> 32% of the variation </w:t>
      </w:r>
      <w:r w:rsidR="00C56961" w:rsidRPr="00250353">
        <w:rPr>
          <w:rFonts w:cs="Arial"/>
          <w:shd w:val="clear" w:color="auto" w:fill="FFFFFF"/>
        </w:rPr>
        <w:t xml:space="preserve">of </w:t>
      </w:r>
      <w:r w:rsidR="008E7D71" w:rsidRPr="00250353">
        <w:rPr>
          <w:rFonts w:cs="Arial"/>
          <w:shd w:val="clear" w:color="auto" w:fill="FFFFFF"/>
        </w:rPr>
        <w:t>mean mark</w:t>
      </w:r>
      <w:r w:rsidR="00981D78" w:rsidRPr="00250353">
        <w:rPr>
          <w:rFonts w:cs="Arial"/>
          <w:shd w:val="clear" w:color="auto" w:fill="FFFFFF"/>
        </w:rPr>
        <w:t>s</w:t>
      </w:r>
      <w:r w:rsidR="008E7D71" w:rsidRPr="00250353">
        <w:rPr>
          <w:rFonts w:cs="Arial"/>
          <w:shd w:val="clear" w:color="auto" w:fill="FFFFFF"/>
        </w:rPr>
        <w:t xml:space="preserve">. </w:t>
      </w:r>
    </w:p>
    <w:p w14:paraId="7B28951E" w14:textId="2CB97F18" w:rsidR="00836E36" w:rsidRPr="00250353" w:rsidRDefault="00836E36" w:rsidP="00355746">
      <w:pPr>
        <w:rPr>
          <w:b/>
        </w:rPr>
      </w:pPr>
      <w:r w:rsidRPr="00250353">
        <w:rPr>
          <w:rFonts w:cs="Arial"/>
          <w:b/>
          <w:shd w:val="clear" w:color="auto" w:fill="FFFFFF"/>
        </w:rPr>
        <w:t>Conclusion</w:t>
      </w:r>
      <w:r w:rsidR="00D244A6" w:rsidRPr="00250353">
        <w:rPr>
          <w:rFonts w:cs="Arial"/>
          <w:b/>
          <w:shd w:val="clear" w:color="auto" w:fill="FFFFFF"/>
        </w:rPr>
        <w:t>:</w:t>
      </w:r>
      <w:r w:rsidR="008E7D71" w:rsidRPr="00250353">
        <w:rPr>
          <w:rFonts w:cs="Arial"/>
          <w:shd w:val="clear" w:color="auto" w:fill="FFFFFF"/>
        </w:rPr>
        <w:t xml:space="preserve"> </w:t>
      </w:r>
      <w:r w:rsidR="0089672B">
        <w:rPr>
          <w:rFonts w:cs="Arial"/>
          <w:shd w:val="clear" w:color="auto" w:fill="FFFFFF"/>
        </w:rPr>
        <w:t>Students’ performance substantially differs based on their entry criteria</w:t>
      </w:r>
      <w:r w:rsidR="003D2083">
        <w:rPr>
          <w:rFonts w:cs="Arial"/>
          <w:shd w:val="clear" w:color="auto" w:fill="FFFFFF"/>
        </w:rPr>
        <w:t xml:space="preserve"> in this 1</w:t>
      </w:r>
      <w:r w:rsidR="003D2083" w:rsidRPr="002965B9">
        <w:rPr>
          <w:rFonts w:cs="Arial"/>
          <w:shd w:val="clear" w:color="auto" w:fill="FFFFFF"/>
          <w:vertAlign w:val="superscript"/>
        </w:rPr>
        <w:t>st</w:t>
      </w:r>
      <w:r w:rsidR="003D2083">
        <w:rPr>
          <w:rFonts w:cs="Arial"/>
          <w:shd w:val="clear" w:color="auto" w:fill="FFFFFF"/>
        </w:rPr>
        <w:t xml:space="preserve"> semester module</w:t>
      </w:r>
      <w:r w:rsidR="0089672B">
        <w:rPr>
          <w:rFonts w:cs="Arial"/>
          <w:shd w:val="clear" w:color="auto" w:fill="FFFFFF"/>
        </w:rPr>
        <w:t>.</w:t>
      </w:r>
      <w:r w:rsidR="007B1B8B">
        <w:rPr>
          <w:rFonts w:cs="Arial"/>
          <w:shd w:val="clear" w:color="auto" w:fill="FFFFFF"/>
        </w:rPr>
        <w:t xml:space="preserve"> </w:t>
      </w:r>
      <w:r w:rsidR="003D2083">
        <w:rPr>
          <w:rFonts w:cs="Arial"/>
          <w:shd w:val="clear" w:color="auto" w:fill="FFFFFF"/>
        </w:rPr>
        <w:t>Non- UK g</w:t>
      </w:r>
      <w:r w:rsidR="00400888" w:rsidRPr="00250353">
        <w:rPr>
          <w:rFonts w:cs="Arial"/>
          <w:shd w:val="clear" w:color="auto" w:fill="FFFFFF"/>
        </w:rPr>
        <w:t>raduates</w:t>
      </w:r>
      <w:r w:rsidR="008E7D71" w:rsidRPr="00250353">
        <w:rPr>
          <w:rFonts w:cs="Arial"/>
          <w:shd w:val="clear" w:color="auto" w:fill="FFFFFF"/>
        </w:rPr>
        <w:t xml:space="preserve"> </w:t>
      </w:r>
      <w:r w:rsidR="0046406E" w:rsidRPr="00250353">
        <w:rPr>
          <w:rFonts w:cs="Arial"/>
          <w:shd w:val="clear" w:color="auto" w:fill="FFFFFF"/>
        </w:rPr>
        <w:t xml:space="preserve">and mature students </w:t>
      </w:r>
      <w:r w:rsidR="00400888" w:rsidRPr="00250353">
        <w:rPr>
          <w:rFonts w:cs="Arial"/>
          <w:shd w:val="clear" w:color="auto" w:fill="FFFFFF"/>
        </w:rPr>
        <w:t xml:space="preserve">might </w:t>
      </w:r>
      <w:r w:rsidR="008E7D71" w:rsidRPr="00250353">
        <w:rPr>
          <w:rFonts w:cs="Arial"/>
          <w:shd w:val="clear" w:color="auto" w:fill="FFFFFF"/>
        </w:rPr>
        <w:t>benefit from early support</w:t>
      </w:r>
      <w:r w:rsidR="00400888" w:rsidRPr="00250353">
        <w:rPr>
          <w:rFonts w:cs="Arial"/>
          <w:shd w:val="clear" w:color="auto" w:fill="FFFFFF"/>
        </w:rPr>
        <w:t>.</w:t>
      </w:r>
      <w:r w:rsidR="0046406E" w:rsidRPr="00250353">
        <w:rPr>
          <w:rFonts w:cs="Arial"/>
          <w:shd w:val="clear" w:color="auto" w:fill="FFFFFF"/>
        </w:rPr>
        <w:t xml:space="preserve"> </w:t>
      </w:r>
    </w:p>
    <w:p w14:paraId="5EED9742" w14:textId="77777777" w:rsidR="00836E36" w:rsidRPr="00250353" w:rsidRDefault="00836E36" w:rsidP="00355746">
      <w:pPr>
        <w:rPr>
          <w:b/>
        </w:rPr>
      </w:pPr>
    </w:p>
    <w:p w14:paraId="5BD0A673" w14:textId="77777777" w:rsidR="00FA4AB6" w:rsidRPr="00250353" w:rsidRDefault="00FA4AB6" w:rsidP="00355746">
      <w:pPr>
        <w:rPr>
          <w:b/>
        </w:rPr>
      </w:pPr>
    </w:p>
    <w:p w14:paraId="6E8E840F" w14:textId="77777777" w:rsidR="00FA4AB6" w:rsidRPr="00250353" w:rsidRDefault="00FA4AB6" w:rsidP="00355746">
      <w:pPr>
        <w:rPr>
          <w:b/>
        </w:rPr>
      </w:pPr>
    </w:p>
    <w:p w14:paraId="6C6D1E12" w14:textId="77777777" w:rsidR="00FA4AB6" w:rsidRPr="00250353" w:rsidRDefault="00FA4AB6" w:rsidP="00355746">
      <w:pPr>
        <w:rPr>
          <w:b/>
        </w:rPr>
      </w:pPr>
    </w:p>
    <w:p w14:paraId="312784A9" w14:textId="77777777" w:rsidR="00400888" w:rsidRPr="00250353" w:rsidRDefault="00400888" w:rsidP="00355746">
      <w:pPr>
        <w:rPr>
          <w:b/>
        </w:rPr>
      </w:pPr>
    </w:p>
    <w:p w14:paraId="5419256E" w14:textId="77777777" w:rsidR="009A4BD9" w:rsidRDefault="009A4BD9" w:rsidP="00355746">
      <w:pPr>
        <w:rPr>
          <w:b/>
        </w:rPr>
      </w:pPr>
    </w:p>
    <w:p w14:paraId="63BDC53A" w14:textId="77777777" w:rsidR="009A4BD9" w:rsidRDefault="009A4BD9" w:rsidP="00355746">
      <w:pPr>
        <w:rPr>
          <w:b/>
        </w:rPr>
      </w:pPr>
    </w:p>
    <w:p w14:paraId="02441ADD" w14:textId="77777777" w:rsidR="009A4BD9" w:rsidRDefault="009A4BD9" w:rsidP="00355746">
      <w:pPr>
        <w:rPr>
          <w:b/>
        </w:rPr>
      </w:pPr>
    </w:p>
    <w:p w14:paraId="09C74D21" w14:textId="77777777" w:rsidR="009A4BD9" w:rsidRDefault="009A4BD9" w:rsidP="00355746">
      <w:pPr>
        <w:rPr>
          <w:b/>
        </w:rPr>
      </w:pPr>
    </w:p>
    <w:p w14:paraId="3DE6B159" w14:textId="77777777" w:rsidR="009A4BD9" w:rsidRDefault="009A4BD9" w:rsidP="00355746">
      <w:pPr>
        <w:rPr>
          <w:b/>
        </w:rPr>
      </w:pPr>
    </w:p>
    <w:p w14:paraId="562E834E" w14:textId="77777777" w:rsidR="009A4BD9" w:rsidRDefault="009A4BD9" w:rsidP="00355746">
      <w:pPr>
        <w:rPr>
          <w:b/>
        </w:rPr>
      </w:pPr>
    </w:p>
    <w:p w14:paraId="60DDB816" w14:textId="77777777" w:rsidR="00B602B2" w:rsidRDefault="00B602B2" w:rsidP="00355746">
      <w:pPr>
        <w:rPr>
          <w:b/>
        </w:rPr>
      </w:pPr>
    </w:p>
    <w:p w14:paraId="51702C0A" w14:textId="77777777" w:rsidR="009A4BD9" w:rsidRDefault="009A4BD9" w:rsidP="00355746">
      <w:pPr>
        <w:rPr>
          <w:b/>
        </w:rPr>
      </w:pPr>
    </w:p>
    <w:p w14:paraId="57565A44" w14:textId="77777777" w:rsidR="009A4BD9" w:rsidRDefault="009A4BD9" w:rsidP="00355746">
      <w:pPr>
        <w:rPr>
          <w:b/>
        </w:rPr>
      </w:pPr>
    </w:p>
    <w:p w14:paraId="26D1CC5B" w14:textId="77777777" w:rsidR="009A4BD9" w:rsidRDefault="009A4BD9" w:rsidP="00355746">
      <w:pPr>
        <w:rPr>
          <w:b/>
        </w:rPr>
      </w:pPr>
    </w:p>
    <w:p w14:paraId="599976E1" w14:textId="77777777" w:rsidR="009A4BD9" w:rsidRDefault="009A4BD9" w:rsidP="00355746">
      <w:pPr>
        <w:rPr>
          <w:b/>
        </w:rPr>
      </w:pPr>
    </w:p>
    <w:p w14:paraId="6F727BF0" w14:textId="77777777" w:rsidR="009A4BD9" w:rsidRDefault="009A4BD9" w:rsidP="00355746">
      <w:pPr>
        <w:rPr>
          <w:b/>
        </w:rPr>
      </w:pPr>
    </w:p>
    <w:p w14:paraId="60B45E09" w14:textId="77777777" w:rsidR="00441867" w:rsidRDefault="00441867" w:rsidP="00355746">
      <w:pPr>
        <w:rPr>
          <w:b/>
        </w:rPr>
      </w:pPr>
    </w:p>
    <w:p w14:paraId="16099D1A" w14:textId="77777777" w:rsidR="00355746" w:rsidRPr="00250353" w:rsidRDefault="00355746" w:rsidP="00355746">
      <w:pPr>
        <w:rPr>
          <w:b/>
        </w:rPr>
      </w:pPr>
      <w:r w:rsidRPr="00250353">
        <w:rPr>
          <w:b/>
        </w:rPr>
        <w:t xml:space="preserve">Introduction </w:t>
      </w:r>
    </w:p>
    <w:p w14:paraId="09DCAC1D" w14:textId="77777777" w:rsidR="007578E1" w:rsidRDefault="00F96A42" w:rsidP="00EF2D80">
      <w:pPr>
        <w:ind w:firstLine="720"/>
      </w:pPr>
      <w:r>
        <w:lastRenderedPageBreak/>
        <w:t xml:space="preserve">The </w:t>
      </w:r>
      <w:r w:rsidR="00355746" w:rsidRPr="00250353">
        <w:t>W</w:t>
      </w:r>
      <w:r>
        <w:t xml:space="preserve">orld </w:t>
      </w:r>
      <w:r w:rsidR="00355746" w:rsidRPr="00250353">
        <w:t>H</w:t>
      </w:r>
      <w:r>
        <w:t xml:space="preserve">ealth </w:t>
      </w:r>
      <w:r w:rsidR="00355746" w:rsidRPr="00250353">
        <w:t>O</w:t>
      </w:r>
      <w:r>
        <w:t xml:space="preserve">rganisation (WHO) </w:t>
      </w:r>
      <w:r w:rsidR="00355746" w:rsidRPr="00250353">
        <w:t xml:space="preserve">calls for a transformation and scaling up of health professionals’ education and training in order to address </w:t>
      </w:r>
      <w:r w:rsidR="000F2055" w:rsidRPr="00250353">
        <w:t xml:space="preserve">comprehensively </w:t>
      </w:r>
      <w:r w:rsidR="00355746" w:rsidRPr="00250353">
        <w:t xml:space="preserve">the </w:t>
      </w:r>
      <w:r w:rsidR="000F2055" w:rsidRPr="00250353">
        <w:t xml:space="preserve">crisis in </w:t>
      </w:r>
      <w:r w:rsidR="00355746" w:rsidRPr="00250353">
        <w:t xml:space="preserve">human resources for health in resource limited settings </w:t>
      </w:r>
      <w:r w:rsidR="00903DAD" w:rsidRPr="00250353">
        <w:fldChar w:fldCharType="begin"/>
      </w:r>
      <w:r w:rsidR="00EA349D">
        <w:instrText xml:space="preserve"> ADDIN REFMGR.CITE &lt;Refman&gt;&lt;Cite&gt;&lt;Author&gt;World Health Organization&lt;/Author&gt;&lt;Year&gt;2013&lt;/Year&gt;&lt;RecNum&gt;2&lt;/RecNum&gt;&lt;IDText&gt;Transforming and scaling up health professionals&amp;apos; education and training: World Health Organization guidelines 2013&lt;/IDText&gt;&lt;MDL Ref_Type="Serial (Book,Monograph)"&gt;&lt;Ref_Type&gt;Serial (Book,Monograph)&lt;/Ref_Type&gt;&lt;Ref_ID&gt;2&lt;/Ref_ID&gt;&lt;Title_Primary&gt;Transforming and scaling up health professionals&amp;apos; education and training: World Health Organization guidelines 2013&lt;/Title_Primary&gt;&lt;Authors_Primary&gt;World Health Organization&lt;/Authors_Primary&gt;&lt;Date_Primary&gt;2013&lt;/Date_Primary&gt;&lt;Reprint&gt;Not in File&lt;/Reprint&gt;&lt;Publisher&gt;World Health Organization&lt;/Publisher&gt;&lt;ISSN_ISBN&gt;9241506504&lt;/ISSN_ISBN&gt;&lt;Web_URL_Link2&gt;&lt;u&gt;http://apps.who.int/iris/bitstream/10665/93635/1/9789241506502_eng.pdf&lt;/u&gt;&lt;/Web_URL_Link2&gt;&lt;ZZ_WorkformID&gt;25&lt;/ZZ_WorkformID&gt;&lt;/MDL&gt;&lt;/Cite&gt;&lt;Cite&gt;&lt;Author&gt;World Health Organization&lt;/Author&gt;&lt;Year&gt;2006&lt;/Year&gt;&lt;RecNum&gt;3&lt;/RecNum&gt;&lt;IDText&gt;The world health report 2006: working together for health&lt;/IDText&gt;&lt;MDL Ref_Type="Serial (Book,Monograph)"&gt;&lt;Ref_Type&gt;Serial (Book,Monograph)&lt;/Ref_Type&gt;&lt;Ref_ID&gt;3&lt;/Ref_ID&gt;&lt;Title_Primary&gt;The world health report 2006: working together for health&lt;/Title_Primary&gt;&lt;Authors_Primary&gt;World Health Organization&lt;/Authors_Primary&gt;&lt;Date_Primary&gt;2006&lt;/Date_Primary&gt;&lt;Reprint&gt;Not in File&lt;/Reprint&gt;&lt;Publisher&gt;Geneva: World Health Organization&lt;/Publisher&gt;&lt;Web_URL_Link2&gt;&lt;u&gt;http://www.who.int/whr/2006/whr06_en.pdf?ua=1&lt;/u&gt;&lt;/Web_URL_Link2&gt;&lt;ZZ_WorkformID&gt;25&lt;/ZZ_WorkformID&gt;&lt;/MDL&gt;&lt;/Cite&gt;&lt;/Refman&gt;</w:instrText>
      </w:r>
      <w:r w:rsidR="00903DAD" w:rsidRPr="00250353">
        <w:fldChar w:fldCharType="separate"/>
      </w:r>
      <w:r w:rsidR="00733FBA" w:rsidRPr="00250353">
        <w:rPr>
          <w:noProof/>
        </w:rPr>
        <w:t>(1;2)</w:t>
      </w:r>
      <w:r w:rsidR="00903DAD" w:rsidRPr="00250353">
        <w:fldChar w:fldCharType="end"/>
      </w:r>
      <w:r w:rsidR="00355746" w:rsidRPr="00250353">
        <w:t xml:space="preserve">. Health professionals “should be educated to mobilise knowledge and to engage in critical reasoning and ethical conduct so that they are competent to participate in patient and population –centred health systems as members of locally responsive and </w:t>
      </w:r>
      <w:r w:rsidR="00355746" w:rsidRPr="00250353">
        <w:lastRenderedPageBreak/>
        <w:t xml:space="preserve">globally connected teams” </w:t>
      </w:r>
      <w:r w:rsidR="00903DAD" w:rsidRPr="00250353">
        <w:fldChar w:fldCharType="begin">
          <w:fldData xml:space="preserve">PFJlZm1hbj48Q2l0ZT48QXV0aG9yPkZyZW5rPC9BdXRob3I+PFllYXI+MjAxMDwvWWVhcj48UmVj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</w:fldData>
        </w:fldChar>
      </w:r>
      <w:r w:rsidR="00EA349D">
        <w:instrText xml:space="preserve"> ADDIN REFMGR.CITE </w:instrText>
      </w:r>
      <w:r w:rsidR="00903DAD">
        <w:fldChar w:fldCharType="begin">
          <w:fldData xml:space="preserve">PFJlZm1hbj48Q2l0ZT48QXV0aG9yPkZyZW5rPC9BdXRob3I+PFllYXI+MjAxMDwvWWVhcj48UmVj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</w:fldData>
        </w:fldChar>
      </w:r>
      <w:r w:rsidR="00EA349D">
        <w:instrText xml:space="preserve"> ADDIN EN.CITE.DATA </w:instrText>
      </w:r>
      <w:r w:rsidR="00903DAD">
        <w:fldChar w:fldCharType="end"/>
      </w:r>
      <w:r w:rsidR="00903DAD" w:rsidRPr="00250353">
        <w:fldChar w:fldCharType="separate"/>
      </w:r>
      <w:r w:rsidR="00733FBA" w:rsidRPr="00250353">
        <w:rPr>
          <w:noProof/>
        </w:rPr>
        <w:t>(3)</w:t>
      </w:r>
      <w:r w:rsidR="00903DAD" w:rsidRPr="00250353">
        <w:fldChar w:fldCharType="end"/>
      </w:r>
      <w:r w:rsidR="00355746" w:rsidRPr="00250353">
        <w:t>. Academic institutions in developed and developing countries wi</w:t>
      </w:r>
      <w:r w:rsidR="00C65321" w:rsidRPr="00250353">
        <w:t>ll ne</w:t>
      </w:r>
      <w:r w:rsidR="00964241" w:rsidRPr="00250353">
        <w:t>ed to play a main part to realis</w:t>
      </w:r>
      <w:r w:rsidR="00C65321" w:rsidRPr="00250353">
        <w:t>e this vision</w:t>
      </w:r>
      <w:r w:rsidR="00355746" w:rsidRPr="00250353">
        <w:t>, including in the UK where most of Europe’s under</w:t>
      </w:r>
      <w:r w:rsidR="000F2055" w:rsidRPr="00250353">
        <w:t>graduates</w:t>
      </w:r>
      <w:r w:rsidR="00355746" w:rsidRPr="00250353">
        <w:t xml:space="preserve"> and postgraduates in global health</w:t>
      </w:r>
      <w:r w:rsidR="000F2055" w:rsidRPr="00250353">
        <w:t>-</w:t>
      </w:r>
      <w:r w:rsidR="00355746" w:rsidRPr="00250353">
        <w:t xml:space="preserve">related programmes </w:t>
      </w:r>
      <w:r w:rsidR="000F2055" w:rsidRPr="00250353">
        <w:t xml:space="preserve">are </w:t>
      </w:r>
      <w:r w:rsidR="00355746" w:rsidRPr="00250353">
        <w:t>study</w:t>
      </w:r>
      <w:r w:rsidR="000F2055" w:rsidRPr="00250353">
        <w:t>ing</w:t>
      </w:r>
      <w:r w:rsidR="00355746" w:rsidRPr="00250353">
        <w:t xml:space="preserve"> </w:t>
      </w:r>
      <w:r w:rsidR="00903DAD" w:rsidRPr="00250353">
        <w:fldChar w:fldCharType="begin"/>
      </w:r>
      <w:r w:rsidR="00EA349D">
        <w:instrText xml:space="preserve"> ADDIN REFMGR.CITE &lt;Refman&gt;&lt;Cite&gt;&lt;Author&gt;Harmer&lt;/Author&gt;&lt;Year&gt;2015&lt;/Year&gt;&lt;RecNum&gt;8&lt;/RecNum&gt;&lt;IDText&gt;Global health education in the United Kingdom: a review of university undergraduate and postgraduate programmes and courses&lt;/IDText&gt;&lt;MDL Ref_Type="Journal"&gt;&lt;Ref_Type&gt;Journal&lt;/Ref_Type&gt;&lt;Ref_ID&gt;8&lt;/Ref_ID&gt;&lt;Title_Primary&gt;Global health education in the United Kingdom: a review of university undergraduate and postgraduate programmes and courses&lt;/Title_Primary&gt;&lt;Authors_Primary&gt;Harmer,A.&lt;/Authors_Primary&gt;&lt;Authors_Primary&gt;Lee,K.&lt;/Authors_Primary&gt;&lt;Authors_Primary&gt;Petty,N.&lt;/Authors_Primary&gt;&lt;Date_Primary&gt;2015/3/3&lt;/Date_Primary&gt;&lt;Keywords&gt;Curriculum&lt;/Keywords&gt;&lt;Keywords&gt;education&lt;/Keywords&gt;&lt;Reprint&gt;Not in File&lt;/Reprint&gt;&lt;Periodical&gt;Public Health&lt;/Periodical&gt;&lt;Misc_3&gt;S0033-3506(14)00353-9 [pii];10.1016/j.puhe.2014.12.015 [doi]&lt;/Misc_3&gt;&lt;Address&gt;Global Public Health Unit, Social Policy, University of Edinburgh, Edinburgh, UK. Electronic address: andrew.harmer@ed.ac.uk&amp;#xA;Faculty of Health Sciences, Simon Fraser University, Burnaby, British Columbia, Canada&amp;#xA;Faculty of Health Sciences, Simon Fraser University, Burnaby, British Columbia, Canada&lt;/Address&gt;&lt;Web_URL&gt;PM:25749672&lt;/Web_URL&gt;&lt;ZZ_JournalStdAbbrev&gt;&lt;f name="System"&gt;Public Health&lt;/f&gt;&lt;/ZZ_JournalStdAbbrev&gt;&lt;ZZ_WorkformID&gt;1&lt;/ZZ_WorkformID&gt;&lt;/MDL&gt;&lt;/Cite&gt;&lt;/Refman&gt;</w:instrText>
      </w:r>
      <w:r w:rsidR="00903DAD" w:rsidRPr="00250353">
        <w:fldChar w:fldCharType="separate"/>
      </w:r>
      <w:r w:rsidR="00733FBA" w:rsidRPr="00250353">
        <w:rPr>
          <w:noProof/>
        </w:rPr>
        <w:t>(4)</w:t>
      </w:r>
      <w:r w:rsidR="00903DAD" w:rsidRPr="00250353">
        <w:fldChar w:fldCharType="end"/>
      </w:r>
      <w:r w:rsidR="00355746" w:rsidRPr="00250353">
        <w:t xml:space="preserve">. </w:t>
      </w:r>
    </w:p>
    <w:p w14:paraId="71C39AD1" w14:textId="77777777" w:rsidR="00355746" w:rsidRPr="00250353" w:rsidRDefault="000F2055" w:rsidP="00EF2D80">
      <w:pPr>
        <w:ind w:firstLine="720"/>
      </w:pPr>
      <w:r w:rsidRPr="00250353">
        <w:t>There is an urgent need for i</w:t>
      </w:r>
      <w:r w:rsidR="00355746" w:rsidRPr="00250353">
        <w:t xml:space="preserve">ntensified evaluation of programmes providing medical education and sharing best practices </w:t>
      </w:r>
      <w:r w:rsidR="00903DAD" w:rsidRPr="00250353">
        <w:fldChar w:fldCharType="begin">
          <w:fldData xml:space="preserve">PFJlZm1hbj48Q2l0ZT48QXV0aG9yPkZyZW5rPC9BdXRob3I+PFllYXI+MjAxMDwvWWVhcj48UmVj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</w:fldData>
        </w:fldChar>
      </w:r>
      <w:r w:rsidR="00EA349D">
        <w:instrText xml:space="preserve"> ADDIN REFMGR.CITE </w:instrText>
      </w:r>
      <w:r w:rsidR="00903DAD">
        <w:fldChar w:fldCharType="begin">
          <w:fldData xml:space="preserve">PFJlZm1hbj48Q2l0ZT48QXV0aG9yPkZyZW5rPC9BdXRob3I+PFllYXI+MjAxMDwvWWVhcj48UmVj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</w:fldData>
        </w:fldChar>
      </w:r>
      <w:r w:rsidR="00EA349D">
        <w:instrText xml:space="preserve"> ADDIN EN.CITE.DATA </w:instrText>
      </w:r>
      <w:r w:rsidR="00903DAD">
        <w:fldChar w:fldCharType="end"/>
      </w:r>
      <w:r w:rsidR="00903DAD" w:rsidRPr="00250353">
        <w:fldChar w:fldCharType="separate"/>
      </w:r>
      <w:r w:rsidR="00733FBA" w:rsidRPr="00250353">
        <w:rPr>
          <w:noProof/>
        </w:rPr>
        <w:t>(3)</w:t>
      </w:r>
      <w:r w:rsidR="00903DAD" w:rsidRPr="00250353">
        <w:fldChar w:fldCharType="end"/>
      </w:r>
      <w:r w:rsidR="00355746" w:rsidRPr="00250353">
        <w:t xml:space="preserve"> </w:t>
      </w:r>
      <w:r w:rsidR="009831B7" w:rsidRPr="00250353">
        <w:t>in</w:t>
      </w:r>
      <w:r w:rsidRPr="00250353">
        <w:t xml:space="preserve"> or</w:t>
      </w:r>
      <w:r w:rsidRPr="00250353">
        <w:lastRenderedPageBreak/>
        <w:t xml:space="preserve">der </w:t>
      </w:r>
      <w:r w:rsidR="00355746" w:rsidRPr="00250353">
        <w:t xml:space="preserve">to identify what teaching and learning </w:t>
      </w:r>
      <w:r w:rsidR="002A341A">
        <w:t>approaches</w:t>
      </w:r>
      <w:r w:rsidR="00355746" w:rsidRPr="00250353">
        <w:t xml:space="preserve"> are relevant to the needs of health systems </w:t>
      </w:r>
      <w:r w:rsidR="00903DAD" w:rsidRPr="00250353">
        <w:fldChar w:fldCharType="begin"/>
      </w:r>
      <w:r w:rsidR="00EA349D">
        <w:instrText xml:space="preserve"> ADDIN REFMGR.CITE &lt;Refman&gt;&lt;Cite&gt;&lt;Author&gt;World Health Organization&lt;/Author&gt;&lt;Year&gt;2013&lt;/Year&gt;&lt;RecNum&gt;2&lt;/RecNum&gt;&lt;IDText&gt;Transforming and scaling up health professionals&amp;apos; education and training: World Health Organization guidelines 2013&lt;/IDText&gt;&lt;MDL Ref_Type="Serial (Book,Monograph)"&gt;&lt;Ref_Type&gt;Serial (Book,Monograph)&lt;/Ref_Type&gt;&lt;Ref_ID&gt;2&lt;/Ref_ID&gt;&lt;Title_Primary&gt;Transforming and scaling up health professionals&amp;apos; education and training: World Health Organization guidelines 2013&lt;/Title_Primary&gt;&lt;Authors_Primary&gt;World Health Organization&lt;/Authors_Primary&gt;&lt;Date_Primary&gt;2013&lt;/Date_Primary&gt;&lt;Reprint&gt;Not in File&lt;/Reprint&gt;&lt;Publisher&gt;World Health Organization&lt;/Publisher&gt;&lt;ISSN_ISBN&gt;9241506504&lt;/ISSN_ISBN&gt;&lt;Web_URL_Link2&gt;&lt;u&gt;http://apps.who.int/iris/bitstream/10665/93635/1/9789241506502_eng.pdf&lt;/u&gt;&lt;/Web_URL_Link2&gt;&lt;ZZ_WorkformID&gt;25&lt;/ZZ_WorkformID&gt;&lt;/MDL&gt;&lt;/Cite&gt;&lt;/Refman&gt;</w:instrText>
      </w:r>
      <w:r w:rsidR="00903DAD" w:rsidRPr="00250353">
        <w:fldChar w:fldCharType="separate"/>
      </w:r>
      <w:r w:rsidR="00733FBA" w:rsidRPr="00250353">
        <w:rPr>
          <w:noProof/>
        </w:rPr>
        <w:t>(1)</w:t>
      </w:r>
      <w:r w:rsidR="00903DAD" w:rsidRPr="00250353">
        <w:fldChar w:fldCharType="end"/>
      </w:r>
      <w:r w:rsidR="00355746" w:rsidRPr="00250353">
        <w:t>. For example, very little is known about the background, learning experience, performance and future impact of students undergo</w:t>
      </w:r>
      <w:r w:rsidR="00C65321" w:rsidRPr="00250353">
        <w:t>ing</w:t>
      </w:r>
      <w:r w:rsidR="00355746" w:rsidRPr="00250353">
        <w:t xml:space="preserve"> education in global health</w:t>
      </w:r>
      <w:r w:rsidRPr="00250353">
        <w:t>-</w:t>
      </w:r>
      <w:r w:rsidR="00355746" w:rsidRPr="00250353">
        <w:t>related postgraduate courses.</w:t>
      </w:r>
      <w:r w:rsidR="007578E1">
        <w:t xml:space="preserve"> </w:t>
      </w:r>
      <w:r w:rsidR="007578E1" w:rsidRPr="00250353">
        <w:t xml:space="preserve">Studies in postgraduate medical education in global health rarely analyse quantitative data about demography and prior academic background of their participants. Qualitative studies </w:t>
      </w:r>
      <w:r w:rsidR="00903DAD" w:rsidRPr="00250353">
        <w:fldChar w:fldCharType="begin"/>
      </w:r>
      <w:r w:rsidR="00EA349D">
        <w:instrText xml:space="preserve"> ADDIN REFMGR.CITE &lt;Refman&gt;&lt;Cite&gt;&lt;Author&gt;Plugge&lt;/Author&gt;&lt;Year&gt;2011&lt;/Year&gt;&lt;RecNum&gt;25&lt;/RecNum&gt;&lt;IDText&gt;Oxford graduates&amp;apos; perceptions of a global health master&amp;apos;s degree: a case study&lt;/IDText&gt;&lt;MDL Ref_Type="Journal"&gt;&lt;Ref_Type&gt;Journal&lt;/Ref_Type&gt;&lt;Ref_ID&gt;25&lt;/Ref_ID&gt;&lt;Title_Primary&gt;Oxford graduates&amp;apos; perceptions of a global health master&amp;apos;s degree: a case study&lt;/Title_Primary&gt;&lt;Authors_Primary&gt;Plugge,E.&lt;/Authors_Primary&gt;&lt;Authors_Primary&gt;Cole,D.&lt;/Authors_Primary&gt;&lt;Date_Primary&gt;2011&lt;/Date_Primary&gt;&lt;Keywords&gt;Curriculum&lt;/Keywords&gt;&lt;Keywords&gt;education&lt;/Keywords&gt;&lt;Keywords&gt;Global Health&lt;/Keywords&gt;&lt;Keywords&gt;Great Britain&lt;/Keywords&gt;&lt;Keywords&gt;Learning&lt;/Keywords&gt;&lt;Keywords&gt;Science&lt;/Keywords&gt;&lt;Keywords&gt;Students&lt;/Keywords&gt;&lt;Keywords&gt;Universities&lt;/Keywords&gt;&lt;Reprint&gt;Not in File&lt;/Reprint&gt;&lt;Start_Page&gt;26&lt;/Start_Page&gt;&lt;Periodical&gt;Hum Resour Health&lt;/Periodical&gt;&lt;Volume&gt;9&lt;/Volume&gt;&lt;User_Def_5&gt;PMC3213151&lt;/User_Def_5&gt;&lt;Misc_3&gt;1478-4491-9-26 [pii];10.1186/1478-4491-9-26 [doi]&lt;/Misc_3&gt;&lt;Address&gt;Department of Public Health, University of Oxford, Old Road Campus, Old Road, Oxford OX3 7LF, Oxfordshire, United Kingdom of Great Britain and Northern Ireland. emma.plugge@dphpc.ox.ac.uk&lt;/Address&gt;&lt;Web_URL&gt;PM:22018521&lt;/Web_URL&gt;&lt;ZZ_JournalStdAbbrev&gt;&lt;f name="System"&gt;Hum Resour Health&lt;/f&gt;&lt;/ZZ_JournalStdAbbrev&gt;&lt;ZZ_WorkformID&gt;1&lt;/ZZ_WorkformID&gt;&lt;/MDL&gt;&lt;/Cite&gt;&lt;/Refman&gt;</w:instrText>
      </w:r>
      <w:r w:rsidR="00903DAD" w:rsidRPr="00250353">
        <w:fldChar w:fldCharType="separate"/>
      </w:r>
      <w:r w:rsidR="00F96A42">
        <w:rPr>
          <w:noProof/>
        </w:rPr>
        <w:t>(5)</w:t>
      </w:r>
      <w:r w:rsidR="00903DAD" w:rsidRPr="00250353">
        <w:fldChar w:fldCharType="end"/>
      </w:r>
      <w:r w:rsidR="007578E1" w:rsidRPr="00250353">
        <w:t xml:space="preserve">, alumni surveys </w:t>
      </w:r>
      <w:r w:rsidR="00903DAD" w:rsidRPr="00250353">
        <w:lastRenderedPageBreak/>
        <w:fldChar w:fldCharType="begin">
          <w:fldData xml:space="preserve">PFJlZm1hbj48Q2l0ZT48QXV0aG9yPkdlcnN0ZWw8L0F1dGhvcj48WWVhcj4yMDEzPC9ZZWFyPjxS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</w:fldData>
        </w:fldChar>
      </w:r>
      <w:r w:rsidR="00EA349D">
        <w:instrText xml:space="preserve"> ADDIN REFMGR.CITE </w:instrText>
      </w:r>
      <w:r w:rsidR="00903DAD">
        <w:fldChar w:fldCharType="begin">
          <w:fldData xml:space="preserve">PFJlZm1hbj48Q2l0ZT48QXV0aG9yPkdlcnN0ZWw8L0F1dGhvcj48WWVhcj4yMDEzPC9ZZWFyPjxS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</w:fldData>
        </w:fldChar>
      </w:r>
      <w:r w:rsidR="00EA349D">
        <w:instrText xml:space="preserve"> ADDIN EN.CITE.DATA </w:instrText>
      </w:r>
      <w:r w:rsidR="00903DAD">
        <w:fldChar w:fldCharType="end"/>
      </w:r>
      <w:r w:rsidR="00903DAD" w:rsidRPr="00250353">
        <w:fldChar w:fldCharType="separate"/>
      </w:r>
      <w:r w:rsidR="00F96A42">
        <w:rPr>
          <w:noProof/>
        </w:rPr>
        <w:t>(6;7)</w:t>
      </w:r>
      <w:r w:rsidR="00903DAD" w:rsidRPr="00250353">
        <w:fldChar w:fldCharType="end"/>
      </w:r>
      <w:r w:rsidR="007578E1" w:rsidRPr="00250353">
        <w:t xml:space="preserve"> and reports from Southern academic institutions </w:t>
      </w:r>
      <w:r w:rsidR="00903DAD" w:rsidRPr="00250353">
        <w:fldChar w:fldCharType="begin">
          <w:fldData xml:space="preserve">PFJlZm1hbj48Q2l0ZT48QXV0aG9yPklqc3NlbG11aWRlbjwvQXV0aG9yPjxZZWFyPjIwMDc8L1ll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=
</w:fldData>
        </w:fldChar>
      </w:r>
      <w:r w:rsidR="00EA349D">
        <w:instrText xml:space="preserve"> ADDIN REFMGR.CITE </w:instrText>
      </w:r>
      <w:r w:rsidR="00903DAD">
        <w:fldChar w:fldCharType="begin">
          <w:fldData xml:space="preserve">PFJlZm1hbj48Q2l0ZT48QXV0aG9yPklqc3NlbG11aWRlbjwvQXV0aG9yPjxZZWFyPjIwMDc8L1ll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=
</w:fldData>
        </w:fldChar>
      </w:r>
      <w:r w:rsidR="00EA349D">
        <w:instrText xml:space="preserve"> ADDIN EN.CITE.DATA </w:instrText>
      </w:r>
      <w:r w:rsidR="00903DAD">
        <w:fldChar w:fldCharType="end"/>
      </w:r>
      <w:r w:rsidR="00903DAD" w:rsidRPr="00250353">
        <w:fldChar w:fldCharType="separate"/>
      </w:r>
      <w:r w:rsidR="00F96A42">
        <w:rPr>
          <w:noProof/>
        </w:rPr>
        <w:t>(8-10)</w:t>
      </w:r>
      <w:r w:rsidR="00903DAD" w:rsidRPr="00250353">
        <w:fldChar w:fldCharType="end"/>
      </w:r>
      <w:r w:rsidR="007578E1" w:rsidRPr="00250353">
        <w:t xml:space="preserve"> dominate the peer reviewed literature.</w:t>
      </w:r>
    </w:p>
    <w:p w14:paraId="78172C4C" w14:textId="77777777" w:rsidR="00355746" w:rsidRPr="00250353" w:rsidRDefault="00355746" w:rsidP="00EF2D80">
      <w:pPr>
        <w:ind w:firstLine="720"/>
      </w:pPr>
      <w:r w:rsidRPr="00250353">
        <w:t xml:space="preserve">The Liverpool School of Tropical Medicine </w:t>
      </w:r>
      <w:r w:rsidR="000F2055" w:rsidRPr="00250353">
        <w:t xml:space="preserve">(LSTM) </w:t>
      </w:r>
      <w:r w:rsidRPr="00250353">
        <w:t>has a long tradition of postgraduate medical education.  The Diploma in Tropical Medicine was established in 1904 as a University of Liverpool degree</w:t>
      </w:r>
      <w:r w:rsidR="00C65321" w:rsidRPr="00250353">
        <w:t xml:space="preserve"> and</w:t>
      </w:r>
      <w:r w:rsidRPr="00250353">
        <w:t xml:space="preserve"> the first Master</w:t>
      </w:r>
      <w:r w:rsidR="000F2055" w:rsidRPr="00250353">
        <w:t>’</w:t>
      </w:r>
      <w:r w:rsidRPr="00250353">
        <w:t xml:space="preserve">s </w:t>
      </w:r>
      <w:r w:rsidR="00C65321" w:rsidRPr="00250353">
        <w:t>programme</w:t>
      </w:r>
      <w:r w:rsidRPr="00250353">
        <w:t xml:space="preserve"> (in Parasitology) started in 1963. Postgraduate education in Tropical Paediatrics started in 1970 with a Diploma course </w:t>
      </w:r>
      <w:r w:rsidRPr="00250353">
        <w:lastRenderedPageBreak/>
        <w:t xml:space="preserve">that extended to </w:t>
      </w:r>
      <w:r w:rsidR="00C65321" w:rsidRPr="00250353">
        <w:t xml:space="preserve">the </w:t>
      </w:r>
      <w:r w:rsidRPr="00250353">
        <w:t xml:space="preserve">MSc </w:t>
      </w:r>
      <w:r w:rsidR="00C65321" w:rsidRPr="00250353">
        <w:t xml:space="preserve">in Tropical Paediatrics </w:t>
      </w:r>
      <w:r w:rsidRPr="00250353">
        <w:t xml:space="preserve">(MTP) in 1990. The predecessor of the MSc in Tropical and Infectious </w:t>
      </w:r>
      <w:r w:rsidR="0010652A">
        <w:t>D</w:t>
      </w:r>
      <w:r w:rsidRPr="00250353">
        <w:t xml:space="preserve">iseases (MTID) began in 1983 as </w:t>
      </w:r>
      <w:r w:rsidR="0010652A">
        <w:t xml:space="preserve">the </w:t>
      </w:r>
      <w:r w:rsidRPr="00250353">
        <w:t xml:space="preserve">MSc in Tropical Medicine </w:t>
      </w:r>
      <w:r w:rsidR="00903DAD" w:rsidRPr="00250353">
        <w:fldChar w:fldCharType="begin"/>
      </w:r>
      <w:r w:rsidR="00EA349D">
        <w:instrText xml:space="preserve"> ADDIN REFMGR.CITE &lt;Refman&gt;&lt;Cite&gt;&lt;Author&gt;Miller&lt;/Author&gt;&lt;Year&gt;1998&lt;/Year&gt;&lt;RecNum&gt;1&lt;/RecNum&gt;&lt;IDText&gt;´Malaria, Liverpool´&lt;/IDText&gt;&lt;MDL Ref_Type="Book Chapter"&gt;&lt;Ref_Type&gt;Book Chapter&lt;/Ref_Type&gt;&lt;Ref_ID&gt;1&lt;/Ref_ID&gt;&lt;Title_Primary&gt;&amp;#xB4;Malaria, Liverpool&amp;#xB4;&lt;/Title_Primary&gt;&lt;Authors_Primary&gt;Miller,P.J.&lt;/Authors_Primary&gt;&lt;Date_Primary&gt;1998&lt;/Date_Primary&gt;&lt;Reprint&gt;Not in File&lt;/Reprint&gt;&lt;Start_Page&gt;55&lt;/Start_Page&gt;&lt;End_Page&gt;69&lt;/End_Page&gt;&lt;Volume&gt;1&lt;/Volume&gt;&lt;Pub_Place&gt;Liverpool&lt;/Pub_Place&gt;&lt;Publisher&gt;Liverpool School of Tropical Medicine&lt;/Publisher&gt;&lt;ZZ_WorkformID&gt;3&lt;/ZZ_WorkformID&gt;&lt;/MDL&gt;&lt;/Cite&gt;&lt;/Refman&gt;</w:instrText>
      </w:r>
      <w:r w:rsidR="00903DAD" w:rsidRPr="00250353">
        <w:fldChar w:fldCharType="separate"/>
      </w:r>
      <w:r w:rsidR="00F96A42">
        <w:rPr>
          <w:noProof/>
        </w:rPr>
        <w:t>(11)</w:t>
      </w:r>
      <w:r w:rsidR="00903DAD" w:rsidRPr="00250353">
        <w:fldChar w:fldCharType="end"/>
      </w:r>
      <w:r w:rsidRPr="00250353">
        <w:t xml:space="preserve">. </w:t>
      </w:r>
      <w:r w:rsidR="00AD11A2" w:rsidRPr="00250353">
        <w:t>LSTM enrols</w:t>
      </w:r>
      <w:r w:rsidRPr="00250353">
        <w:t xml:space="preserve"> clinicians with a </w:t>
      </w:r>
      <w:r w:rsidR="00C65321" w:rsidRPr="00250353">
        <w:t xml:space="preserve">Bachelor degree in Medicine and Surgery (e.g. </w:t>
      </w:r>
      <w:r w:rsidRPr="00250353">
        <w:t>MBBS or equivalent</w:t>
      </w:r>
      <w:r w:rsidR="00C65321" w:rsidRPr="00250353">
        <w:t>)</w:t>
      </w:r>
      <w:r w:rsidRPr="00250353">
        <w:t xml:space="preserve"> and 1-2 years clinical experience into the</w:t>
      </w:r>
      <w:r w:rsidR="000F2055" w:rsidRPr="00250353">
        <w:t xml:space="preserve"> MTID and MTP; the programmes are taught full-time over</w:t>
      </w:r>
      <w:r w:rsidRPr="00250353">
        <w:t xml:space="preserve"> one year </w:t>
      </w:r>
      <w:r w:rsidR="000F2055" w:rsidRPr="00250353">
        <w:t xml:space="preserve">in Liverpool and </w:t>
      </w:r>
      <w:r w:rsidR="004651B3" w:rsidRPr="00250353">
        <w:t>include</w:t>
      </w:r>
      <w:r w:rsidR="00C65321" w:rsidRPr="00250353">
        <w:t xml:space="preserve"> </w:t>
      </w:r>
      <w:r w:rsidRPr="00250353">
        <w:t>an independent field</w:t>
      </w:r>
      <w:r w:rsidR="0010652A">
        <w:t>-</w:t>
      </w:r>
      <w:r w:rsidRPr="00250353">
        <w:t xml:space="preserve">based research project leading to the dissertation. </w:t>
      </w:r>
    </w:p>
    <w:p w14:paraId="2C0B60DD" w14:textId="3224A3FC" w:rsidR="00041DD1" w:rsidRPr="00250353" w:rsidRDefault="00355746" w:rsidP="00EF2D80">
      <w:pPr>
        <w:ind w:firstLine="720"/>
      </w:pPr>
      <w:r w:rsidRPr="00250353">
        <w:lastRenderedPageBreak/>
        <w:t>After a major review of LSTM’s Master</w:t>
      </w:r>
      <w:r w:rsidR="000F2055" w:rsidRPr="00250353">
        <w:t>’</w:t>
      </w:r>
      <w:r w:rsidRPr="00250353">
        <w:t xml:space="preserve">s programmes in 2010 we are now revisiting these programmes to judge the effect. For example, </w:t>
      </w:r>
      <w:r w:rsidR="002A341A">
        <w:t xml:space="preserve">in many courses </w:t>
      </w:r>
      <w:r w:rsidRPr="00250353">
        <w:t xml:space="preserve">we replaced didactic lectures by small group teaching to promote active </w:t>
      </w:r>
      <w:r w:rsidR="008F6C02" w:rsidRPr="00250353">
        <w:t xml:space="preserve">and self- directed </w:t>
      </w:r>
      <w:r w:rsidR="00D42648" w:rsidRPr="00250353">
        <w:t xml:space="preserve">learning </w:t>
      </w:r>
      <w:r w:rsidR="00903DAD" w:rsidRPr="00250353">
        <w:fldChar w:fldCharType="begin">
          <w:fldData xml:space="preserve">PFJlZm1hbj48Q2l0ZT48QXV0aG9yPkZyZWVtYW48L0F1dGhvcj48WWVhcj4yMDE0PC9ZZWFyPjxS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==
</w:fldData>
        </w:fldChar>
      </w:r>
      <w:r w:rsidR="00EA349D">
        <w:instrText xml:space="preserve"> ADDIN REFMGR.CITE </w:instrText>
      </w:r>
      <w:r w:rsidR="00903DAD">
        <w:fldChar w:fldCharType="begin">
          <w:fldData xml:space="preserve">PFJlZm1hbj48Q2l0ZT48QXV0aG9yPkZyZWVtYW48L0F1dGhvcj48WWVhcj4yMDE0PC9ZZWFyPjxS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==
</w:fldData>
        </w:fldChar>
      </w:r>
      <w:r w:rsidR="00EA349D">
        <w:instrText xml:space="preserve"> ADDIN EN.CITE.DATA </w:instrText>
      </w:r>
      <w:r w:rsidR="00903DAD">
        <w:fldChar w:fldCharType="end"/>
      </w:r>
      <w:r w:rsidR="00903DAD" w:rsidRPr="00250353">
        <w:fldChar w:fldCharType="separate"/>
      </w:r>
      <w:r w:rsidR="00F96A42">
        <w:rPr>
          <w:noProof/>
        </w:rPr>
        <w:t>(12;13)</w:t>
      </w:r>
      <w:r w:rsidR="00903DAD" w:rsidRPr="00250353">
        <w:fldChar w:fldCharType="end"/>
      </w:r>
      <w:r w:rsidR="00D42648" w:rsidRPr="00250353">
        <w:t xml:space="preserve"> </w:t>
      </w:r>
      <w:r w:rsidR="00F96A42">
        <w:t>and</w:t>
      </w:r>
      <w:r w:rsidR="00D42648" w:rsidRPr="00250353">
        <w:t xml:space="preserve"> </w:t>
      </w:r>
      <w:r w:rsidRPr="00250353">
        <w:t xml:space="preserve">enhance outcomes. </w:t>
      </w:r>
      <w:r w:rsidR="000F2055" w:rsidRPr="00250353">
        <w:t xml:space="preserve">In Semester 1, all MTID and MTP students must pass a module </w:t>
      </w:r>
      <w:r w:rsidR="00AD11A2" w:rsidRPr="00250353">
        <w:t>entitled “</w:t>
      </w:r>
      <w:r w:rsidRPr="00250353">
        <w:t>Current clinical challenges in tropical and infectious diseases” (Trop 938)</w:t>
      </w:r>
      <w:r w:rsidR="000F2055" w:rsidRPr="00250353">
        <w:t>.</w:t>
      </w:r>
      <w:r w:rsidR="00452FA6" w:rsidRPr="00250353">
        <w:t xml:space="preserve"> </w:t>
      </w:r>
      <w:r w:rsidR="0010652A">
        <w:t xml:space="preserve">Our </w:t>
      </w:r>
      <w:r w:rsidR="00452FA6" w:rsidRPr="00250353">
        <w:t xml:space="preserve">challenge is to predict within the first few weeks which participants are at risk of not achieving their </w:t>
      </w:r>
      <w:r w:rsidR="00452FA6" w:rsidRPr="00250353">
        <w:lastRenderedPageBreak/>
        <w:t>potential and to offer supportive measures early.</w:t>
      </w:r>
      <w:r w:rsidR="000F2055" w:rsidRPr="00250353">
        <w:t xml:space="preserve"> </w:t>
      </w:r>
      <w:r w:rsidR="00452FA6" w:rsidRPr="00250353">
        <w:t>Therefore, o</w:t>
      </w:r>
      <w:r w:rsidRPr="00250353">
        <w:t xml:space="preserve">ur objective </w:t>
      </w:r>
      <w:r w:rsidR="000F2055" w:rsidRPr="00250353">
        <w:t xml:space="preserve">in this paper </w:t>
      </w:r>
      <w:r w:rsidR="00B602B2">
        <w:t>is</w:t>
      </w:r>
      <w:r w:rsidRPr="00250353">
        <w:t xml:space="preserve"> </w:t>
      </w:r>
      <w:r w:rsidR="000F2055" w:rsidRPr="00250353">
        <w:t xml:space="preserve">to examine associations between the entry characteristics of the </w:t>
      </w:r>
      <w:r w:rsidR="004651B3" w:rsidRPr="00250353">
        <w:t xml:space="preserve">Trop 938 </w:t>
      </w:r>
      <w:r w:rsidR="00B30A5B" w:rsidRPr="00250353">
        <w:t xml:space="preserve">students and </w:t>
      </w:r>
      <w:r w:rsidR="00041DD1" w:rsidRPr="00250353">
        <w:t>end of module marks</w:t>
      </w:r>
      <w:r w:rsidR="00B30A5B" w:rsidRPr="00250353">
        <w:t>.</w:t>
      </w:r>
      <w:r w:rsidRPr="00250353">
        <w:t xml:space="preserve"> </w:t>
      </w:r>
    </w:p>
    <w:p w14:paraId="4B8FBE80" w14:textId="77777777" w:rsidR="00041DD1" w:rsidRPr="00250353" w:rsidRDefault="00041DD1"/>
    <w:p w14:paraId="648C0186" w14:textId="77777777" w:rsidR="00041DD1" w:rsidRPr="00250353" w:rsidRDefault="00041DD1">
      <w:pPr>
        <w:rPr>
          <w:b/>
        </w:rPr>
      </w:pPr>
      <w:r w:rsidRPr="00250353">
        <w:rPr>
          <w:b/>
        </w:rPr>
        <w:t>Methods</w:t>
      </w:r>
    </w:p>
    <w:p w14:paraId="6A236764" w14:textId="77777777" w:rsidR="00173849" w:rsidRPr="00250353" w:rsidRDefault="00173849" w:rsidP="00EF2D80">
      <w:pPr>
        <w:ind w:firstLine="720"/>
      </w:pPr>
      <w:r w:rsidRPr="00250353">
        <w:t>Trop 938 uses diverse learning and teaching methods (</w:t>
      </w:r>
      <w:r w:rsidRPr="00250353">
        <w:rPr>
          <w:u w:val="single"/>
        </w:rPr>
        <w:t>Box</w:t>
      </w:r>
      <w:r w:rsidRPr="00250353">
        <w:t>) blending face</w:t>
      </w:r>
      <w:r w:rsidR="004651B3" w:rsidRPr="00250353">
        <w:t>-</w:t>
      </w:r>
      <w:r w:rsidRPr="00250353">
        <w:t>to</w:t>
      </w:r>
      <w:r w:rsidR="004651B3" w:rsidRPr="00250353">
        <w:t>-</w:t>
      </w:r>
      <w:r w:rsidRPr="00250353">
        <w:t xml:space="preserve">face with online learning </w:t>
      </w:r>
      <w:r w:rsidR="00903DAD" w:rsidRPr="00250353">
        <w:fldChar w:fldCharType="begin"/>
      </w:r>
      <w:r w:rsidR="00EA349D">
        <w:instrText xml:space="preserve"> ADDIN REFMGR.CITE &lt;Refman&gt;&lt;Cite&gt;&lt;Author&gt;Garrison&lt;/Author&gt;&lt;Year&gt;2008&lt;/Year&gt;&lt;RecNum&gt;10&lt;/RecNum&gt;&lt;IDText&gt;Blended learning in higher education: Framework, principles, and guidelines&lt;/IDText&gt;&lt;MDL Ref_Type="Book, Whole"&gt;&lt;Ref_Type&gt;Book, Whole&lt;/Ref_Type&gt;&lt;Ref_ID&gt;10&lt;/Ref_ID&gt;&lt;Title_Primary&gt;Blended learning in higher education: Framework, principles, and guidelines&lt;/Title_Primary&gt;&lt;Authors_Primary&gt;Garrison,D.Randy&lt;/Authors_Primary&gt;&lt;Authors_Primary&gt;Vaughan,Norman D.&lt;/Authors_Primary&gt;&lt;Date_Primary&gt;2008&lt;/Date_Primary&gt;&lt;Keywords&gt;education&lt;/Keywords&gt;&lt;Keywords&gt;Learning&lt;/Keywords&gt;&lt;Reprint&gt;Not in File&lt;/Reprint&gt;&lt;Start_Page&gt;p. 8&lt;/Start_Page&gt;&lt;Publisher&gt;John Wiley &amp;amp; Sons&lt;/Publisher&gt;&lt;ISSN_ISBN&gt;0787987700&lt;/ISSN_ISBN&gt;&lt;ZZ_WorkformID&gt;2&lt;/ZZ_WorkformID&gt;&lt;/MDL&gt;&lt;/Cite&gt;&lt;/Refman&gt;</w:instrText>
      </w:r>
      <w:r w:rsidR="00903DAD" w:rsidRPr="00250353">
        <w:fldChar w:fldCharType="separate"/>
      </w:r>
      <w:r w:rsidR="00F96A42">
        <w:rPr>
          <w:noProof/>
        </w:rPr>
        <w:t>(14)</w:t>
      </w:r>
      <w:r w:rsidR="00903DAD" w:rsidRPr="00250353">
        <w:fldChar w:fldCharType="end"/>
      </w:r>
      <w:r w:rsidR="006D44E6" w:rsidRPr="00250353">
        <w:t xml:space="preserve"> </w:t>
      </w:r>
      <w:r w:rsidR="00B43314" w:rsidRPr="00250353">
        <w:t xml:space="preserve">through the </w:t>
      </w:r>
      <w:r w:rsidR="00B360C0" w:rsidRPr="00250353">
        <w:t>v</w:t>
      </w:r>
      <w:r w:rsidR="00B43314" w:rsidRPr="00250353">
        <w:t xml:space="preserve">irtual </w:t>
      </w:r>
      <w:r w:rsidR="00B43314" w:rsidRPr="00250353">
        <w:lastRenderedPageBreak/>
        <w:t>learning environment (VLE)</w:t>
      </w:r>
      <w:r w:rsidR="00050686" w:rsidRPr="00250353">
        <w:t xml:space="preserve"> </w:t>
      </w:r>
      <w:r w:rsidR="00903DAD" w:rsidRPr="00250353">
        <w:fldChar w:fldCharType="begin"/>
      </w:r>
      <w:r w:rsidR="00EA349D">
        <w:instrText xml:space="preserve"> ADDIN REFMGR.CITE &lt;Refman&gt;&lt;Cite&gt;&lt;Year&gt;2015&lt;/Year&gt;&lt;RecNum&gt;12&lt;/RecNum&gt;&lt;IDText&gt;Blackboard Inc.&lt;/IDText&gt;&lt;MDL Ref_Type="Edited Book"&gt;&lt;Ref_Type&gt;Edited Book&lt;/Ref_Type&gt;&lt;Ref_ID&gt;12&lt;/Ref_ID&gt;&lt;Title_Primary&gt;Blackboard Inc.&lt;/Title_Primary&gt;&lt;Date_Primary&gt;2015&lt;/Date_Primary&gt;&lt;Reprint&gt;Not in File&lt;/Reprint&gt;&lt;Pub_Place&gt;Washington,D.C.; USA&lt;/Pub_Place&gt;&lt;ZZ_WorkformID&gt;27&lt;/ZZ_WorkformID&gt;&lt;/MDL&gt;&lt;/Cite&gt;&lt;/Refman&gt;</w:instrText>
      </w:r>
      <w:r w:rsidR="00903DAD" w:rsidRPr="00250353">
        <w:fldChar w:fldCharType="separate"/>
      </w:r>
      <w:r w:rsidR="00F96A42">
        <w:rPr>
          <w:noProof/>
        </w:rPr>
        <w:t>(15)</w:t>
      </w:r>
      <w:r w:rsidR="00903DAD" w:rsidRPr="00250353">
        <w:fldChar w:fldCharType="end"/>
      </w:r>
      <w:r w:rsidR="00050686" w:rsidRPr="00250353">
        <w:t>.</w:t>
      </w:r>
      <w:r w:rsidR="00946544" w:rsidRPr="00250353">
        <w:t xml:space="preserve"> Group work allows </w:t>
      </w:r>
      <w:r w:rsidR="00B30A5B" w:rsidRPr="00250353">
        <w:t xml:space="preserve">students </w:t>
      </w:r>
      <w:r w:rsidR="00946544" w:rsidRPr="00250353">
        <w:t xml:space="preserve"> to </w:t>
      </w:r>
      <w:r w:rsidR="006D44E6" w:rsidRPr="00250353">
        <w:t>shar</w:t>
      </w:r>
      <w:r w:rsidR="009D5D6D" w:rsidRPr="00250353">
        <w:t>e</w:t>
      </w:r>
      <w:r w:rsidR="006D44E6" w:rsidRPr="00250353">
        <w:t xml:space="preserve"> their experience</w:t>
      </w:r>
      <w:r w:rsidR="009D5D6D" w:rsidRPr="00250353">
        <w:t>,</w:t>
      </w:r>
      <w:r w:rsidR="00946544" w:rsidRPr="00250353">
        <w:t xml:space="preserve"> learn from each other</w:t>
      </w:r>
      <w:r w:rsidR="009D5D6D" w:rsidRPr="00250353">
        <w:t xml:space="preserve"> and fosters deep learning</w:t>
      </w:r>
      <w:r w:rsidR="006D44E6" w:rsidRPr="00250353">
        <w:t xml:space="preserve"> </w:t>
      </w:r>
      <w:r w:rsidR="00903DAD" w:rsidRPr="00250353">
        <w:fldChar w:fldCharType="begin"/>
      </w:r>
      <w:r w:rsidR="00EA349D">
        <w:instrText xml:space="preserve"> ADDIN REFMGR.CITE &lt;Refman&gt;&lt;Cite&gt;&lt;Author&gt;Dennick&lt;/Author&gt;&lt;Year&gt;2004&lt;/Year&gt;&lt;RecNum&gt;13&lt;/RecNum&gt;&lt;IDText&gt;Small group teaching: Tutorials, seminars and beyond&lt;/IDText&gt;&lt;MDL Ref_Type="Book, Whole"&gt;&lt;Ref_Type&gt;Book, Whole&lt;/Ref_Type&gt;&lt;Ref_ID&gt;13&lt;/Ref_ID&gt;&lt;Title_Primary&gt;Small group teaching: Tutorials, seminars and beyond&lt;/Title_Primary&gt;&lt;Authors_Primary&gt;Dennick,Reg&lt;/Authors_Primary&gt;&lt;Authors_Primary&gt;Exley,Kate&lt;/Authors_Primary&gt;&lt;Date_Primary&gt;2004&lt;/Date_Primary&gt;&lt;Reprint&gt;Not in File&lt;/Reprint&gt;&lt;Publisher&gt;Routledge&lt;/Publisher&gt;&lt;ISSN_ISBN&gt;1134398557&lt;/ISSN_ISBN&gt;&lt;ZZ_WorkformID&gt;2&lt;/ZZ_WorkformID&gt;&lt;/MDL&gt;&lt;/Cite&gt;&lt;/Refman&gt;</w:instrText>
      </w:r>
      <w:r w:rsidR="00903DAD" w:rsidRPr="00250353">
        <w:fldChar w:fldCharType="separate"/>
      </w:r>
      <w:r w:rsidR="00F96A42">
        <w:rPr>
          <w:noProof/>
        </w:rPr>
        <w:t>(16)</w:t>
      </w:r>
      <w:r w:rsidR="00903DAD" w:rsidRPr="00250353">
        <w:fldChar w:fldCharType="end"/>
      </w:r>
      <w:r w:rsidRPr="00250353">
        <w:t>.</w:t>
      </w:r>
      <w:r w:rsidR="006D44E6" w:rsidRPr="00250353">
        <w:t xml:space="preserve"> </w:t>
      </w:r>
      <w:r w:rsidR="00B360C0" w:rsidRPr="00250353">
        <w:t>The module’s a</w:t>
      </w:r>
      <w:r w:rsidR="00B43314" w:rsidRPr="00250353">
        <w:t xml:space="preserve">ssessment </w:t>
      </w:r>
      <w:r w:rsidR="009D5D6D" w:rsidRPr="00250353">
        <w:t>has three components:</w:t>
      </w:r>
      <w:r w:rsidR="00B43314" w:rsidRPr="00250353">
        <w:t xml:space="preserve"> two written exams in short answer format including practical microscopy questions based on clinical case scenarios focussing on diagnosis and management (each contributing 40%), and a written (until 2012) or oral exam (contributing 20% to the end</w:t>
      </w:r>
      <w:r w:rsidR="004F79F4">
        <w:t>-</w:t>
      </w:r>
      <w:r w:rsidR="00B43314" w:rsidRPr="00250353">
        <w:t>of</w:t>
      </w:r>
      <w:r w:rsidR="004F79F4">
        <w:t>-</w:t>
      </w:r>
      <w:r w:rsidR="00B43314" w:rsidRPr="00250353">
        <w:t xml:space="preserve">module mark) about a public health aspect of one of the topics. </w:t>
      </w:r>
      <w:r w:rsidR="00050686" w:rsidRPr="00250353">
        <w:t xml:space="preserve">Students give feedback </w:t>
      </w:r>
      <w:r w:rsidR="00050686" w:rsidRPr="00250353">
        <w:lastRenderedPageBreak/>
        <w:t>about their learning experience through a</w:t>
      </w:r>
      <w:r w:rsidR="009D5D6D" w:rsidRPr="00250353">
        <w:t xml:space="preserve"> </w:t>
      </w:r>
      <w:r w:rsidR="00CB27F1" w:rsidRPr="00250353">
        <w:t>standardized</w:t>
      </w:r>
      <w:r w:rsidR="009D5D6D" w:rsidRPr="00250353">
        <w:t xml:space="preserve"> anonymous end of module survey</w:t>
      </w:r>
      <w:r w:rsidR="00050686" w:rsidRPr="00250353">
        <w:t>.</w:t>
      </w:r>
    </w:p>
    <w:p w14:paraId="6B424EE0" w14:textId="77777777" w:rsidR="00C3464A" w:rsidRPr="00250353" w:rsidRDefault="00041DD1" w:rsidP="004A2411">
      <w:pPr>
        <w:spacing w:before="240"/>
      </w:pPr>
      <w:r w:rsidRPr="00250353">
        <w:t>Data collection</w:t>
      </w:r>
    </w:p>
    <w:p w14:paraId="5B559B7C" w14:textId="5E739B1F" w:rsidR="001510EB" w:rsidRPr="00250353" w:rsidRDefault="00260007" w:rsidP="002965B9">
      <w:pPr>
        <w:spacing w:before="240"/>
        <w:ind w:firstLine="720"/>
      </w:pPr>
      <w:r w:rsidRPr="00250353">
        <w:t xml:space="preserve">Baseline demographic data including English language skills and module marks are routinely collected </w:t>
      </w:r>
      <w:r w:rsidR="005E69C2" w:rsidRPr="00250353">
        <w:t xml:space="preserve">annually </w:t>
      </w:r>
      <w:r w:rsidRPr="00250353">
        <w:t xml:space="preserve">and verified by the Education </w:t>
      </w:r>
      <w:r w:rsidR="0010652A">
        <w:t>and Training D</w:t>
      </w:r>
      <w:r w:rsidRPr="00250353">
        <w:t xml:space="preserve">epartment. </w:t>
      </w:r>
      <w:r w:rsidR="00315E38">
        <w:t xml:space="preserve">We used first sit marks because </w:t>
      </w:r>
      <w:r w:rsidR="00292464">
        <w:t>the study is concerned with the initial performance level</w:t>
      </w:r>
      <w:r w:rsidR="00315E38">
        <w:t xml:space="preserve">. </w:t>
      </w:r>
      <w:r w:rsidR="007578E1">
        <w:t xml:space="preserve">Data </w:t>
      </w:r>
      <w:r w:rsidR="007578E1" w:rsidRPr="00250353">
        <w:lastRenderedPageBreak/>
        <w:t>for the cohorts 2010 to 2014</w:t>
      </w:r>
      <w:r w:rsidR="007578E1">
        <w:t xml:space="preserve"> </w:t>
      </w:r>
      <w:r w:rsidRPr="00250353">
        <w:t xml:space="preserve">were abstracted </w:t>
      </w:r>
      <w:r w:rsidR="00925107" w:rsidRPr="00250353">
        <w:t>f</w:t>
      </w:r>
      <w:r w:rsidRPr="00250353">
        <w:t xml:space="preserve">rom </w:t>
      </w:r>
      <w:r w:rsidR="007578E1">
        <w:t xml:space="preserve">teaching </w:t>
      </w:r>
      <w:r w:rsidRPr="00250353">
        <w:t xml:space="preserve">records </w:t>
      </w:r>
      <w:r w:rsidR="001428B1" w:rsidRPr="00250353">
        <w:t xml:space="preserve">and </w:t>
      </w:r>
      <w:r w:rsidRPr="00250353">
        <w:t xml:space="preserve">entered into an Excel spreadsheet.  </w:t>
      </w:r>
      <w:r w:rsidR="001510EB" w:rsidRPr="00250353">
        <w:t>The study relies completely on routinely collected data, does not include a new intervention or allow</w:t>
      </w:r>
      <w:r w:rsidR="001510EB">
        <w:t>s</w:t>
      </w:r>
      <w:r w:rsidR="001510EB" w:rsidRPr="00250353">
        <w:t xml:space="preserve"> identification of participants. We therefore did not require ethical approval. </w:t>
      </w:r>
    </w:p>
    <w:p w14:paraId="416128B4" w14:textId="77777777" w:rsidR="00041DD1" w:rsidRPr="00250353" w:rsidRDefault="00041DD1">
      <w:pPr>
        <w:spacing w:before="240"/>
      </w:pPr>
      <w:r w:rsidRPr="00250353">
        <w:t>Statistical analysis</w:t>
      </w:r>
    </w:p>
    <w:p w14:paraId="47634E6B" w14:textId="5289CA66" w:rsidR="00CF5B4A" w:rsidRPr="00250353" w:rsidRDefault="00CF5B4A" w:rsidP="00EF2D80">
      <w:pPr>
        <w:ind w:firstLine="720"/>
      </w:pPr>
      <w:r w:rsidRPr="00250353">
        <w:t xml:space="preserve">Summary statistics </w:t>
      </w:r>
      <w:r w:rsidR="00351A83" w:rsidRPr="00250353">
        <w:t xml:space="preserve">[frequencies, mean (SD)] </w:t>
      </w:r>
      <w:r w:rsidR="00355746" w:rsidRPr="00250353">
        <w:t xml:space="preserve">for this retrospective study </w:t>
      </w:r>
      <w:r w:rsidRPr="00250353">
        <w:t xml:space="preserve">were used to </w:t>
      </w:r>
      <w:r w:rsidRPr="00250353">
        <w:lastRenderedPageBreak/>
        <w:t xml:space="preserve">describe </w:t>
      </w:r>
      <w:r w:rsidR="007828E7" w:rsidRPr="00250353">
        <w:t xml:space="preserve">entry </w:t>
      </w:r>
      <w:r w:rsidRPr="00250353">
        <w:t xml:space="preserve">characteristics, </w:t>
      </w:r>
      <w:r w:rsidR="007852E2" w:rsidRPr="00250353">
        <w:t xml:space="preserve">shown as variables and subdivided in </w:t>
      </w:r>
      <w:r w:rsidR="007828E7" w:rsidRPr="00250353">
        <w:t>categories</w:t>
      </w:r>
      <w:r w:rsidR="00962D3B" w:rsidRPr="00250353">
        <w:t xml:space="preserve">. </w:t>
      </w:r>
      <w:r w:rsidR="00B602B2">
        <w:t xml:space="preserve">Frequencies of </w:t>
      </w:r>
      <w:r w:rsidR="00040605" w:rsidRPr="00906C9F">
        <w:t xml:space="preserve">nominal categorical variables </w:t>
      </w:r>
      <w:r w:rsidR="00962D3B" w:rsidRPr="00906C9F">
        <w:t xml:space="preserve">were </w:t>
      </w:r>
      <w:r w:rsidR="00B602B2">
        <w:t xml:space="preserve">compared </w:t>
      </w:r>
      <w:r w:rsidR="00962D3B" w:rsidRPr="00906C9F">
        <w:t xml:space="preserve">by </w:t>
      </w:r>
      <w:r w:rsidRPr="00906C9F">
        <w:t>the Chi square test</w:t>
      </w:r>
      <w:r w:rsidR="00B171F8" w:rsidRPr="00906C9F">
        <w:t>;</w:t>
      </w:r>
      <w:r w:rsidR="00040605" w:rsidRPr="00906C9F">
        <w:t xml:space="preserve"> for continuous variables we use</w:t>
      </w:r>
      <w:r w:rsidR="00B602B2">
        <w:t>d</w:t>
      </w:r>
      <w:r w:rsidR="00040605" w:rsidRPr="00906C9F">
        <w:t xml:space="preserve"> the t-test</w:t>
      </w:r>
      <w:r w:rsidR="00B602B2">
        <w:t>.</w:t>
      </w:r>
      <w:r w:rsidRPr="00906C9F">
        <w:t xml:space="preserve"> </w:t>
      </w:r>
      <w:r w:rsidR="00050686" w:rsidRPr="00906C9F">
        <w:t>After testing for normality and equality o</w:t>
      </w:r>
      <w:r w:rsidR="00050686" w:rsidRPr="00250353">
        <w:t>f variance w</w:t>
      </w:r>
      <w:r w:rsidRPr="00250353">
        <w:t>e used</w:t>
      </w:r>
      <w:r w:rsidR="000A5A13">
        <w:t xml:space="preserve"> t-tests and</w:t>
      </w:r>
      <w:r w:rsidRPr="00250353">
        <w:t xml:space="preserve"> one</w:t>
      </w:r>
      <w:r w:rsidR="00EA3088" w:rsidRPr="00250353">
        <w:t>-</w:t>
      </w:r>
      <w:r w:rsidRPr="00250353">
        <w:t>way ANOVA</w:t>
      </w:r>
      <w:r w:rsidR="0005702B" w:rsidRPr="00250353">
        <w:t xml:space="preserve"> </w:t>
      </w:r>
      <w:r w:rsidR="006A7531" w:rsidRPr="00250353">
        <w:t xml:space="preserve">for univariate analysis to describe differences in the </w:t>
      </w:r>
      <w:r w:rsidR="00ED1005" w:rsidRPr="00250353">
        <w:t xml:space="preserve">means of the outcome variable end of module mark (kurtosis 0.456, skewness 0.043) </w:t>
      </w:r>
      <w:r w:rsidR="006A7531" w:rsidRPr="00250353">
        <w:t xml:space="preserve">within </w:t>
      </w:r>
      <w:r w:rsidR="007828E7" w:rsidRPr="00250353">
        <w:t xml:space="preserve">categories </w:t>
      </w:r>
      <w:r w:rsidR="006A7531" w:rsidRPr="00250353">
        <w:t xml:space="preserve">of </w:t>
      </w:r>
      <w:r w:rsidR="000A5A13">
        <w:t xml:space="preserve">categorical </w:t>
      </w:r>
      <w:r w:rsidR="005E69C2" w:rsidRPr="00250353">
        <w:t xml:space="preserve">explanatory </w:t>
      </w:r>
      <w:r w:rsidR="006A7531" w:rsidRPr="00250353">
        <w:t>variables</w:t>
      </w:r>
      <w:r w:rsidR="005D2F67" w:rsidRPr="00250353">
        <w:t xml:space="preserve">. The more robust Welch F </w:t>
      </w:r>
      <w:r w:rsidR="005D2F67" w:rsidRPr="00250353">
        <w:lastRenderedPageBreak/>
        <w:t xml:space="preserve">statistic was reported where the assumption </w:t>
      </w:r>
      <w:r w:rsidR="00292464">
        <w:t xml:space="preserve">of </w:t>
      </w:r>
      <w:r w:rsidR="005D2F67" w:rsidRPr="00250353">
        <w:t>equality of variance was violated</w:t>
      </w:r>
      <w:r w:rsidR="00ED1005" w:rsidRPr="00250353">
        <w:t xml:space="preserve">. </w:t>
      </w:r>
      <w:r w:rsidR="000867F9" w:rsidRPr="00250353">
        <w:t>We test</w:t>
      </w:r>
      <w:r w:rsidR="007852E2" w:rsidRPr="00250353">
        <w:t>ed</w:t>
      </w:r>
      <w:r w:rsidR="000867F9" w:rsidRPr="00250353">
        <w:t xml:space="preserve"> the null hypothesis that there </w:t>
      </w:r>
      <w:r w:rsidR="005E69C2" w:rsidRPr="00250353">
        <w:t>are</w:t>
      </w:r>
      <w:r w:rsidR="000867F9" w:rsidRPr="00250353">
        <w:t xml:space="preserve"> no difference</w:t>
      </w:r>
      <w:r w:rsidR="005E69C2" w:rsidRPr="00250353">
        <w:t>s</w:t>
      </w:r>
      <w:r w:rsidR="000867F9" w:rsidRPr="00250353">
        <w:t xml:space="preserve"> between means of the module mark </w:t>
      </w:r>
      <w:r w:rsidR="00292464">
        <w:t xml:space="preserve">for </w:t>
      </w:r>
      <w:r w:rsidR="005E69C2" w:rsidRPr="00250353">
        <w:t xml:space="preserve">each variable </w:t>
      </w:r>
      <w:r w:rsidR="0024121C" w:rsidRPr="00250353">
        <w:t>categor</w:t>
      </w:r>
      <w:r w:rsidR="00292464">
        <w:t>y</w:t>
      </w:r>
      <w:r w:rsidR="0024121C" w:rsidRPr="00250353">
        <w:t>. I</w:t>
      </w:r>
      <w:r w:rsidR="00516335" w:rsidRPr="00250353">
        <w:t xml:space="preserve">f they were found a test </w:t>
      </w:r>
      <w:r w:rsidR="0024121C" w:rsidRPr="00250353">
        <w:t xml:space="preserve">was used post-hoc to locate them. </w:t>
      </w:r>
      <w:r w:rsidR="0024121C" w:rsidRPr="00906C9F">
        <w:t>The Hochberg GT2 post hoc was chosen</w:t>
      </w:r>
      <w:r w:rsidR="0024121C" w:rsidRPr="00250353">
        <w:t xml:space="preserve"> as this is most appropriate when</w:t>
      </w:r>
      <w:r w:rsidR="00FB0A18" w:rsidRPr="00250353">
        <w:t xml:space="preserve"> the sample sizes a</w:t>
      </w:r>
      <w:r w:rsidR="0024121C" w:rsidRPr="00250353">
        <w:t>re different between groups</w:t>
      </w:r>
      <w:r w:rsidR="007852E2" w:rsidRPr="00250353">
        <w:t xml:space="preserve">. Thereafter we examined the </w:t>
      </w:r>
      <w:r w:rsidR="000E5D9A" w:rsidRPr="00250353">
        <w:t>correlation</w:t>
      </w:r>
      <w:r w:rsidR="00CE6FF5" w:rsidRPr="00250353">
        <w:t>s</w:t>
      </w:r>
      <w:r w:rsidR="000E5D9A" w:rsidRPr="00250353">
        <w:t xml:space="preserve"> </w:t>
      </w:r>
      <w:r w:rsidR="007852E2" w:rsidRPr="00250353">
        <w:t xml:space="preserve">between </w:t>
      </w:r>
      <w:r w:rsidR="000A5A13">
        <w:t xml:space="preserve">continuous </w:t>
      </w:r>
      <w:r w:rsidR="007852E2" w:rsidRPr="00250353">
        <w:t xml:space="preserve">variables </w:t>
      </w:r>
      <w:r w:rsidR="000A5A13">
        <w:t xml:space="preserve">using the appropriate coefficient (Pearson’s r or Spearman’s rho) to </w:t>
      </w:r>
      <w:r w:rsidR="000A5A13" w:rsidRPr="00250353">
        <w:t>estimat</w:t>
      </w:r>
      <w:r w:rsidR="000A5A13">
        <w:t>e</w:t>
      </w:r>
      <w:r w:rsidR="000A5A13" w:rsidRPr="00250353">
        <w:t xml:space="preserve"> </w:t>
      </w:r>
      <w:r w:rsidR="000A5A13">
        <w:lastRenderedPageBreak/>
        <w:t xml:space="preserve">the </w:t>
      </w:r>
      <w:r w:rsidR="000E5D9A" w:rsidRPr="00250353">
        <w:t xml:space="preserve">magnitude and direction </w:t>
      </w:r>
      <w:r w:rsidR="000A5A13">
        <w:t>of the association</w:t>
      </w:r>
      <w:r w:rsidR="007852E2" w:rsidRPr="00250353">
        <w:t xml:space="preserve"> (</w:t>
      </w:r>
      <w:r w:rsidR="00CE6FF5" w:rsidRPr="00250353">
        <w:t xml:space="preserve">e.g. </w:t>
      </w:r>
      <w:r w:rsidR="007852E2" w:rsidRPr="00250353">
        <w:t xml:space="preserve">1= </w:t>
      </w:r>
      <w:r w:rsidR="000E5D9A" w:rsidRPr="00250353">
        <w:t xml:space="preserve">perfect positive </w:t>
      </w:r>
      <w:r w:rsidR="00486BA2" w:rsidRPr="00250353">
        <w:t>correlation, 0=no correlation)</w:t>
      </w:r>
      <w:r w:rsidR="00EA3088" w:rsidRPr="00250353">
        <w:t xml:space="preserve">, and </w:t>
      </w:r>
      <w:r w:rsidR="00CD176F" w:rsidRPr="00250353">
        <w:t>collinear</w:t>
      </w:r>
      <w:r w:rsidR="000E5D9A" w:rsidRPr="00250353">
        <w:t>ity (</w:t>
      </w:r>
      <w:r w:rsidR="00CE6FF5" w:rsidRPr="00250353">
        <w:t xml:space="preserve">i.e. </w:t>
      </w:r>
      <w:r w:rsidR="000E5D9A" w:rsidRPr="00250353">
        <w:t>r close to 1).</w:t>
      </w:r>
      <w:r w:rsidR="00AB0BC4" w:rsidRPr="00250353">
        <w:t xml:space="preserve"> </w:t>
      </w:r>
      <w:r w:rsidR="001839EE" w:rsidRPr="00250353">
        <w:t>To analyse the influence of explanatory variables on the outcome in the presence of other variables we preformed multiple linear regression. The first model includ</w:t>
      </w:r>
      <w:r w:rsidR="008B7A46" w:rsidRPr="00250353">
        <w:t>ed</w:t>
      </w:r>
      <w:r w:rsidR="001839EE" w:rsidRPr="00250353">
        <w:t xml:space="preserve"> all variables, except </w:t>
      </w:r>
      <w:r w:rsidR="00292464">
        <w:t>age, which contributed most to collinearity</w:t>
      </w:r>
      <w:r w:rsidR="00BE04A6" w:rsidRPr="00250353">
        <w:t>.</w:t>
      </w:r>
      <w:r w:rsidR="001839EE" w:rsidRPr="00250353">
        <w:t xml:space="preserve"> We reduced variables s</w:t>
      </w:r>
      <w:r w:rsidR="007852E2" w:rsidRPr="00250353">
        <w:t xml:space="preserve">tepwise backward </w:t>
      </w:r>
      <w:r w:rsidR="001839EE" w:rsidRPr="00250353">
        <w:t xml:space="preserve">to </w:t>
      </w:r>
      <w:r w:rsidR="005C35EF" w:rsidRPr="00250353">
        <w:t>observ</w:t>
      </w:r>
      <w:r w:rsidR="001839EE" w:rsidRPr="00250353">
        <w:t>e</w:t>
      </w:r>
      <w:r w:rsidR="005C35EF" w:rsidRPr="00250353">
        <w:t xml:space="preserve"> changes in adjusted R-squared</w:t>
      </w:r>
      <w:r w:rsidR="00614E4C" w:rsidRPr="00250353">
        <w:t xml:space="preserve"> values </w:t>
      </w:r>
      <w:r w:rsidR="007852E2" w:rsidRPr="00250353">
        <w:t xml:space="preserve">to identify </w:t>
      </w:r>
      <w:r w:rsidR="005C35EF" w:rsidRPr="00250353">
        <w:t>the model that explains most of the variation in the outcome</w:t>
      </w:r>
      <w:r w:rsidR="00614E4C" w:rsidRPr="00250353">
        <w:t xml:space="preserve"> and assessed the fit </w:t>
      </w:r>
      <w:r w:rsidR="00903DAD" w:rsidRPr="00250353">
        <w:lastRenderedPageBreak/>
        <w:fldChar w:fldCharType="begin"/>
      </w:r>
      <w:r w:rsidR="00EA349D">
        <w:instrText xml:space="preserve"> ADDIN REFMGR.CITE &lt;Refman&gt;&lt;Cite&gt;&lt;Author&gt;Cohen&lt;/Author&gt;&lt;Year&gt;2011&lt;/Year&gt;&lt;RecNum&gt;14&lt;/RecNum&gt;&lt;IDText&gt;Research methods in education&lt;/IDText&gt;&lt;MDL Ref_Type="Book, Whole"&gt;&lt;Ref_Type&gt;Book, Whole&lt;/Ref_Type&gt;&lt;Ref_ID&gt;14&lt;/Ref_ID&gt;&lt;Title_Primary&gt;Research methods in education&lt;/Title_Primary&gt;&lt;Authors_Primary&gt;Cohen,L.Manion&lt;/Authors_Primary&gt;&lt;Authors_Primary&gt;Manion,L.&lt;/Authors_Primary&gt;&lt;Date_Primary&gt;2011&lt;/Date_Primary&gt;&lt;Keywords&gt;education&lt;/Keywords&gt;&lt;Keywords&gt;methods&lt;/Keywords&gt;&lt;Reprint&gt;Not in File&lt;/Reprint&gt;&lt;Start_Page&gt;662&lt;/Start_Page&gt;&lt;Volume&gt;7&lt;/Volume&gt;&lt;Publisher&gt;London: Routledge&lt;/Publisher&gt;&lt;ZZ_WorkformID&gt;2&lt;/ZZ_WorkformID&gt;&lt;/MDL&gt;&lt;/Cite&gt;&lt;/Refman&gt;</w:instrText>
      </w:r>
      <w:r w:rsidR="00903DAD" w:rsidRPr="00250353">
        <w:fldChar w:fldCharType="separate"/>
      </w:r>
      <w:r w:rsidR="00F96A42">
        <w:rPr>
          <w:noProof/>
        </w:rPr>
        <w:t>(17)</w:t>
      </w:r>
      <w:r w:rsidR="00903DAD" w:rsidRPr="00250353">
        <w:fldChar w:fldCharType="end"/>
      </w:r>
      <w:r w:rsidR="005C35EF" w:rsidRPr="00250353">
        <w:t xml:space="preserve">. </w:t>
      </w:r>
      <w:r w:rsidR="00B602B2">
        <w:t xml:space="preserve">Weighted </w:t>
      </w:r>
      <w:r w:rsidR="005C35EF" w:rsidRPr="00250353">
        <w:t xml:space="preserve">beta values indicate the relative </w:t>
      </w:r>
      <w:r w:rsidR="00292464">
        <w:t xml:space="preserve">contribution </w:t>
      </w:r>
      <w:r w:rsidR="005C35EF" w:rsidRPr="00250353">
        <w:t xml:space="preserve">of </w:t>
      </w:r>
      <w:r w:rsidR="00151323">
        <w:t xml:space="preserve">each </w:t>
      </w:r>
      <w:r w:rsidR="005C35EF" w:rsidRPr="00250353">
        <w:t>variable</w:t>
      </w:r>
      <w:r w:rsidR="00925107" w:rsidRPr="00250353">
        <w:t>, estimating the effect size</w:t>
      </w:r>
      <w:r w:rsidR="00E72215" w:rsidRPr="00250353">
        <w:t xml:space="preserve"> </w:t>
      </w:r>
      <w:r w:rsidR="00903DAD" w:rsidRPr="00250353">
        <w:fldChar w:fldCharType="begin"/>
      </w:r>
      <w:r w:rsidR="00EA349D">
        <w:instrText xml:space="preserve"> ADDIN REFMGR.CITE &lt;Refman&gt;&lt;Cite&gt;&lt;Author&gt;Cohen&lt;/Author&gt;&lt;Year&gt;2011&lt;/Year&gt;&lt;RecNum&gt;14&lt;/RecNum&gt;&lt;IDText&gt;Research methods in education&lt;/IDText&gt;&lt;MDL Ref_Type="Book, Whole"&gt;&lt;Ref_Type&gt;Book, Whole&lt;/Ref_Type&gt;&lt;Ref_ID&gt;14&lt;/Ref_ID&gt;&lt;Title_Primary&gt;Research methods in education&lt;/Title_Primary&gt;&lt;Authors_Primary&gt;Cohen,L.Manion&lt;/Authors_Primary&gt;&lt;Authors_Primary&gt;Manion,L.&lt;/Authors_Primary&gt;&lt;Date_Primary&gt;2011&lt;/Date_Primary&gt;&lt;Keywords&gt;education&lt;/Keywords&gt;&lt;Keywords&gt;methods&lt;/Keywords&gt;&lt;Reprint&gt;Not in File&lt;/Reprint&gt;&lt;Start_Page&gt;662&lt;/Start_Page&gt;&lt;Volume&gt;7&lt;/Volume&gt;&lt;Publisher&gt;London: Routledge&lt;/Publisher&gt;&lt;ZZ_WorkformID&gt;2&lt;/ZZ_WorkformID&gt;&lt;/MDL&gt;&lt;/Cite&gt;&lt;/Refman&gt;</w:instrText>
      </w:r>
      <w:r w:rsidR="00903DAD" w:rsidRPr="00250353">
        <w:fldChar w:fldCharType="separate"/>
      </w:r>
      <w:r w:rsidR="00F96A42">
        <w:rPr>
          <w:noProof/>
        </w:rPr>
        <w:t>(17)</w:t>
      </w:r>
      <w:r w:rsidR="00903DAD" w:rsidRPr="00250353">
        <w:fldChar w:fldCharType="end"/>
      </w:r>
      <w:r w:rsidR="005C35EF" w:rsidRPr="00250353">
        <w:t xml:space="preserve">. Stata </w:t>
      </w:r>
      <w:r w:rsidR="00975368" w:rsidRPr="00250353">
        <w:t xml:space="preserve">version </w:t>
      </w:r>
      <w:r w:rsidR="005C35EF" w:rsidRPr="00250353">
        <w:t xml:space="preserve">10.1 </w:t>
      </w:r>
      <w:r w:rsidR="00903DAD" w:rsidRPr="00250353">
        <w:fldChar w:fldCharType="begin"/>
      </w:r>
      <w:r w:rsidR="00EA349D">
        <w:instrText xml:space="preserve"> ADDIN REFMGR.CITE &lt;Refman&gt;&lt;Cite&gt;&lt;Year&gt;2015&lt;/Year&gt;&lt;RecNum&gt;15&lt;/RecNum&gt;&lt;IDText&gt;StataCorp LP&lt;/IDText&gt;&lt;MDL Ref_Type="Generic"&gt;&lt;Ref_Type&gt;Generic&lt;/Ref_Type&gt;&lt;Ref_ID&gt;15&lt;/Ref_ID&gt;&lt;Title_Primary&gt;StataCorp LP&lt;/Title_Primary&gt;&lt;Date_Primary&gt;2015&lt;/Date_Primary&gt;&lt;Reprint&gt;Not in File&lt;/Reprint&gt;&lt;Pub_Place&gt;Texas, USA&lt;/Pub_Place&gt;&lt;ZZ_WorkformID&gt;33&lt;/ZZ_WorkformID&gt;&lt;/MDL&gt;&lt;/Cite&gt;&lt;/Refman&gt;</w:instrText>
      </w:r>
      <w:r w:rsidR="00903DAD" w:rsidRPr="00250353">
        <w:fldChar w:fldCharType="separate"/>
      </w:r>
      <w:r w:rsidR="00F96A42">
        <w:rPr>
          <w:noProof/>
        </w:rPr>
        <w:t>(18)</w:t>
      </w:r>
      <w:r w:rsidR="00903DAD" w:rsidRPr="00250353">
        <w:fldChar w:fldCharType="end"/>
      </w:r>
      <w:r w:rsidR="005C35EF" w:rsidRPr="00250353">
        <w:t xml:space="preserve"> and a significance level of 95% were used.</w:t>
      </w:r>
    </w:p>
    <w:p w14:paraId="1C0B8915" w14:textId="77777777" w:rsidR="00351A83" w:rsidRPr="00250353" w:rsidRDefault="00351A83"/>
    <w:p w14:paraId="0196AAC6" w14:textId="77777777" w:rsidR="00351A83" w:rsidRPr="00250353" w:rsidRDefault="00351A83">
      <w:pPr>
        <w:rPr>
          <w:b/>
        </w:rPr>
      </w:pPr>
      <w:r w:rsidRPr="00250353">
        <w:rPr>
          <w:b/>
        </w:rPr>
        <w:t>Results</w:t>
      </w:r>
    </w:p>
    <w:p w14:paraId="11718699" w14:textId="20CCA971" w:rsidR="00F90891" w:rsidRDefault="002F698D" w:rsidP="009D1970">
      <w:pPr>
        <w:ind w:firstLine="720"/>
      </w:pPr>
      <w:r w:rsidRPr="00250353">
        <w:t xml:space="preserve">The </w:t>
      </w:r>
      <w:r w:rsidR="00F90891" w:rsidRPr="00250353">
        <w:t xml:space="preserve">two </w:t>
      </w:r>
      <w:r w:rsidRPr="00250353">
        <w:t xml:space="preserve">programmes attracted </w:t>
      </w:r>
      <w:r w:rsidR="00F90891" w:rsidRPr="00250353">
        <w:t xml:space="preserve">89 </w:t>
      </w:r>
      <w:r w:rsidR="003848E1" w:rsidRPr="00250353">
        <w:t xml:space="preserve">students </w:t>
      </w:r>
      <w:r w:rsidRPr="00250353">
        <w:t>fr</w:t>
      </w:r>
      <w:r w:rsidR="00F90891" w:rsidRPr="00250353">
        <w:t>om 36 countries</w:t>
      </w:r>
      <w:r w:rsidR="00B30A5B" w:rsidRPr="00250353">
        <w:t xml:space="preserve"> over the </w:t>
      </w:r>
      <w:r w:rsidR="003848E1" w:rsidRPr="00250353">
        <w:t>5</w:t>
      </w:r>
      <w:r w:rsidR="00B30A5B" w:rsidRPr="00250353">
        <w:t xml:space="preserve"> </w:t>
      </w:r>
      <w:r w:rsidR="003848E1" w:rsidRPr="00250353">
        <w:t>y</w:t>
      </w:r>
      <w:r w:rsidR="00B30A5B" w:rsidRPr="00250353">
        <w:t>ears</w:t>
      </w:r>
      <w:r w:rsidR="003848E1" w:rsidRPr="00250353">
        <w:t>.</w:t>
      </w:r>
      <w:r w:rsidR="00F90891" w:rsidRPr="00250353">
        <w:t xml:space="preserve"> </w:t>
      </w:r>
      <w:r w:rsidR="00B602B2">
        <w:t xml:space="preserve">Most of the participants came </w:t>
      </w:r>
      <w:r w:rsidR="00981D78" w:rsidRPr="00250353">
        <w:t>from European countries (4</w:t>
      </w:r>
      <w:r w:rsidR="00EA3088" w:rsidRPr="00250353">
        <w:t>1</w:t>
      </w:r>
      <w:r w:rsidR="00F90891" w:rsidRPr="00250353">
        <w:t>%)</w:t>
      </w:r>
      <w:r w:rsidR="00981D78" w:rsidRPr="00250353">
        <w:t xml:space="preserve"> including </w:t>
      </w:r>
      <w:r w:rsidR="00981D78" w:rsidRPr="00250353">
        <w:lastRenderedPageBreak/>
        <w:t>the UK (</w:t>
      </w:r>
      <w:r w:rsidRPr="00250353">
        <w:t>1</w:t>
      </w:r>
      <w:r w:rsidR="00981D78" w:rsidRPr="00250353">
        <w:t>9</w:t>
      </w:r>
      <w:r w:rsidRPr="00250353">
        <w:t>%)</w:t>
      </w:r>
      <w:r w:rsidR="00315E38">
        <w:t xml:space="preserve"> and</w:t>
      </w:r>
      <w:r w:rsidR="00981D78" w:rsidRPr="00250353">
        <w:t xml:space="preserve"> Africa (35</w:t>
      </w:r>
      <w:r w:rsidRPr="00250353">
        <w:t xml:space="preserve">%), </w:t>
      </w:r>
      <w:r w:rsidR="00315E38">
        <w:t xml:space="preserve">with </w:t>
      </w:r>
      <w:r w:rsidRPr="00250353">
        <w:t>half of the</w:t>
      </w:r>
      <w:r w:rsidR="00315E38">
        <w:t>se</w:t>
      </w:r>
      <w:r w:rsidRPr="00250353">
        <w:t xml:space="preserve"> from Nigeria. Similarly, most </w:t>
      </w:r>
      <w:r w:rsidR="00F90891" w:rsidRPr="00250353">
        <w:t xml:space="preserve">participants also </w:t>
      </w:r>
      <w:r w:rsidRPr="00250353">
        <w:t xml:space="preserve">graduated from </w:t>
      </w:r>
      <w:r w:rsidR="00F90891" w:rsidRPr="00250353">
        <w:t xml:space="preserve">European or African </w:t>
      </w:r>
      <w:r w:rsidRPr="00250353">
        <w:t>medical schools (</w:t>
      </w:r>
      <w:r w:rsidRPr="00250353">
        <w:rPr>
          <w:u w:val="single"/>
        </w:rPr>
        <w:t>Table 1</w:t>
      </w:r>
      <w:r w:rsidRPr="00250353">
        <w:t xml:space="preserve">). </w:t>
      </w:r>
      <w:r w:rsidR="00351A83" w:rsidRPr="00250353">
        <w:t>The</w:t>
      </w:r>
      <w:r w:rsidR="00315E38">
        <w:t>ir</w:t>
      </w:r>
      <w:r w:rsidR="00351A83" w:rsidRPr="00250353">
        <w:t xml:space="preserve"> me</w:t>
      </w:r>
      <w:r w:rsidR="00D97BA5">
        <w:t xml:space="preserve">an </w:t>
      </w:r>
      <w:r w:rsidR="00351A83" w:rsidRPr="00250353">
        <w:t xml:space="preserve">age </w:t>
      </w:r>
      <w:r w:rsidR="00F90891" w:rsidRPr="00250353">
        <w:t xml:space="preserve">was </w:t>
      </w:r>
      <w:r w:rsidR="00BD12F2" w:rsidRPr="00250353">
        <w:t>3</w:t>
      </w:r>
      <w:r w:rsidR="00D97BA5">
        <w:t>2</w:t>
      </w:r>
      <w:r w:rsidR="00BD12F2" w:rsidRPr="00250353">
        <w:t xml:space="preserve"> </w:t>
      </w:r>
      <w:r w:rsidR="00D97BA5">
        <w:t xml:space="preserve">(SD 6.4) </w:t>
      </w:r>
      <w:r w:rsidR="00BD12F2" w:rsidRPr="00250353">
        <w:t>years</w:t>
      </w:r>
      <w:r w:rsidR="00351A83" w:rsidRPr="00250353">
        <w:t xml:space="preserve"> </w:t>
      </w:r>
      <w:r w:rsidR="00F90891" w:rsidRPr="00250353">
        <w:t xml:space="preserve"> and </w:t>
      </w:r>
      <w:r w:rsidR="00BD12F2" w:rsidRPr="00250353">
        <w:t xml:space="preserve">men were slightly older than women (34 </w:t>
      </w:r>
      <w:r w:rsidRPr="00250353">
        <w:t>vs 31 years).</w:t>
      </w:r>
      <w:r w:rsidR="00351A83" w:rsidRPr="00250353">
        <w:t xml:space="preserve"> When studying at LSTM they </w:t>
      </w:r>
      <w:r w:rsidR="00F90891" w:rsidRPr="00250353">
        <w:t xml:space="preserve">had </w:t>
      </w:r>
      <w:r w:rsidR="00351A83" w:rsidRPr="00250353">
        <w:t xml:space="preserve">completed </w:t>
      </w:r>
      <w:r w:rsidR="00F90891" w:rsidRPr="00250353">
        <w:t xml:space="preserve">their </w:t>
      </w:r>
      <w:r w:rsidR="00351A83" w:rsidRPr="00250353">
        <w:t xml:space="preserve">medical degree </w:t>
      </w:r>
      <w:r w:rsidR="00A33C80">
        <w:t xml:space="preserve">a </w:t>
      </w:r>
      <w:r w:rsidR="00D97BA5">
        <w:t>mean of 7</w:t>
      </w:r>
      <w:r w:rsidR="00A33C80">
        <w:t xml:space="preserve"> (</w:t>
      </w:r>
      <w:r w:rsidR="00D97BA5">
        <w:t>SD 5.1</w:t>
      </w:r>
      <w:r w:rsidR="00A33C80">
        <w:t>) years ago</w:t>
      </w:r>
      <w:r w:rsidR="00151323">
        <w:t>.</w:t>
      </w:r>
      <w:r w:rsidR="00351A83" w:rsidRPr="00250353">
        <w:t xml:space="preserve"> </w:t>
      </w:r>
      <w:r w:rsidR="00151323">
        <w:t>F</w:t>
      </w:r>
      <w:r w:rsidR="00351A83" w:rsidRPr="00250353">
        <w:t xml:space="preserve">or </w:t>
      </w:r>
      <w:r w:rsidR="00ED164F" w:rsidRPr="00250353">
        <w:t>19</w:t>
      </w:r>
      <w:r w:rsidR="00351A83" w:rsidRPr="00250353">
        <w:t xml:space="preserve">% </w:t>
      </w:r>
      <w:r w:rsidR="00151323">
        <w:t xml:space="preserve">of the students there was a gap of over </w:t>
      </w:r>
      <w:r w:rsidR="00ED164F" w:rsidRPr="00250353">
        <w:t>10</w:t>
      </w:r>
      <w:r w:rsidR="00351A83" w:rsidRPr="00250353">
        <w:t xml:space="preserve"> years </w:t>
      </w:r>
      <w:r w:rsidR="00151323">
        <w:t>since graduation</w:t>
      </w:r>
      <w:r w:rsidR="00351A83" w:rsidRPr="00250353">
        <w:t xml:space="preserve">. </w:t>
      </w:r>
      <w:r w:rsidRPr="00250353">
        <w:t xml:space="preserve">All but one </w:t>
      </w:r>
      <w:r w:rsidR="00B30A5B" w:rsidRPr="00250353">
        <w:t xml:space="preserve">of the </w:t>
      </w:r>
      <w:r w:rsidRPr="00250353">
        <w:t>participants completed the module</w:t>
      </w:r>
      <w:r w:rsidR="00811B97">
        <w:t xml:space="preserve"> and sat the </w:t>
      </w:r>
      <w:r w:rsidRPr="00250353">
        <w:t>examin</w:t>
      </w:r>
      <w:r w:rsidR="00811B97">
        <w:t>ations.</w:t>
      </w:r>
      <w:r w:rsidR="00F90891" w:rsidRPr="00250353">
        <w:t xml:space="preserve"> The mean module mark at first sit </w:t>
      </w:r>
      <w:r w:rsidR="00F90891" w:rsidRPr="00250353">
        <w:lastRenderedPageBreak/>
        <w:t>was 69.1% (SD 10.9) and 5</w:t>
      </w:r>
      <w:r w:rsidR="00B602B2">
        <w:t>3</w:t>
      </w:r>
      <w:r w:rsidR="00F90891" w:rsidRPr="00250353">
        <w:t xml:space="preserve">% </w:t>
      </w:r>
      <w:r w:rsidR="00B30A5B" w:rsidRPr="00250353">
        <w:t xml:space="preserve">of students </w:t>
      </w:r>
      <w:r w:rsidR="00F90891" w:rsidRPr="00250353">
        <w:t>achieved a distinction grade</w:t>
      </w:r>
      <w:r w:rsidR="00EA3088" w:rsidRPr="00250353">
        <w:t xml:space="preserve"> (i.e. a mark of </w:t>
      </w:r>
      <w:r w:rsidR="00EA3088" w:rsidRPr="00250353">
        <w:rPr>
          <w:u w:val="single"/>
        </w:rPr>
        <w:t>&gt;</w:t>
      </w:r>
      <w:r w:rsidR="00EA3088" w:rsidRPr="00250353">
        <w:t>70%)</w:t>
      </w:r>
      <w:r w:rsidR="00F90891" w:rsidRPr="00250353">
        <w:t xml:space="preserve">. Frequency distributions </w:t>
      </w:r>
      <w:r w:rsidR="00B171F8">
        <w:t>of categorical and me</w:t>
      </w:r>
      <w:r w:rsidR="00D97BA5">
        <w:t xml:space="preserve">ans </w:t>
      </w:r>
      <w:r w:rsidR="00B171F8">
        <w:t xml:space="preserve">of continuous variables </w:t>
      </w:r>
      <w:r w:rsidR="00F90891" w:rsidRPr="00250353">
        <w:t>between the two programmes did not differ</w:t>
      </w:r>
      <w:r w:rsidR="00B171F8">
        <w:t>.</w:t>
      </w:r>
      <w:r w:rsidR="00C773FB">
        <w:t xml:space="preserve"> </w:t>
      </w:r>
    </w:p>
    <w:p w14:paraId="4B4567E5" w14:textId="0651002C" w:rsidR="00C773FB" w:rsidRPr="00250353" w:rsidRDefault="00C773FB" w:rsidP="009D1970">
      <w:pPr>
        <w:ind w:firstLine="720"/>
      </w:pPr>
      <w:r w:rsidRPr="005B385C">
        <w:t xml:space="preserve">Among medical graduates from the UK, other European countries and other non- African countries, the proportion of women was higher than among African graduates </w:t>
      </w:r>
      <w:r w:rsidR="00911A40">
        <w:t>[</w:t>
      </w:r>
      <w:r w:rsidRPr="005B385C">
        <w:t>70%, 58% and 67% vs 32%</w:t>
      </w:r>
      <w:r w:rsidR="005B385C" w:rsidRPr="002965B9">
        <w:t xml:space="preserve">, </w:t>
      </w:r>
      <w:r w:rsidR="005B385C">
        <w:t>χ</w:t>
      </w:r>
      <w:r w:rsidR="005B385C" w:rsidRPr="002965B9">
        <w:rPr>
          <w:vertAlign w:val="superscript"/>
        </w:rPr>
        <w:t>2</w:t>
      </w:r>
      <w:r w:rsidR="005B385C">
        <w:t xml:space="preserve"> (3) </w:t>
      </w:r>
      <w:r w:rsidR="005B385C" w:rsidRPr="002965B9">
        <w:t xml:space="preserve">= 9.226, </w:t>
      </w:r>
      <w:r w:rsidRPr="005B385C">
        <w:t>p=0.026</w:t>
      </w:r>
      <w:r w:rsidR="00911A40">
        <w:t>]</w:t>
      </w:r>
      <w:r w:rsidRPr="005B385C">
        <w:t xml:space="preserve">. The majority of participants from the UK </w:t>
      </w:r>
      <w:r w:rsidRPr="005B385C">
        <w:lastRenderedPageBreak/>
        <w:t>started the module within 2-4 years after completing medical school (67% of UK participants), while most of the participants from other European countries, Africa and other regions started 5-9 years after their medical degree (71%, 42% and 35% respectively</w:t>
      </w:r>
      <w:r w:rsidR="001134C3" w:rsidRPr="002965B9">
        <w:t>)</w:t>
      </w:r>
      <w:r w:rsidRPr="005B385C">
        <w:t>.</w:t>
      </w:r>
    </w:p>
    <w:p w14:paraId="56F8EA2C" w14:textId="5B520790" w:rsidR="002F698D" w:rsidRPr="00250353" w:rsidRDefault="00C773FB" w:rsidP="00B171F8">
      <w:pPr>
        <w:ind w:firstLine="720"/>
      </w:pPr>
      <w:r w:rsidRPr="00A235E3">
        <w:rPr>
          <w:u w:val="single"/>
        </w:rPr>
        <w:t>Table 1</w:t>
      </w:r>
      <w:r w:rsidRPr="002965B9">
        <w:t xml:space="preserve"> shows</w:t>
      </w:r>
      <w:r w:rsidR="001510EB">
        <w:t xml:space="preserve"> </w:t>
      </w:r>
      <w:r>
        <w:t>t</w:t>
      </w:r>
      <w:r w:rsidR="006309D1">
        <w:t xml:space="preserve">he profile of frequency distributions for the different variables and clear differences can be seen. The variables age and time since medical degree </w:t>
      </w:r>
      <w:r>
        <w:t xml:space="preserve">were </w:t>
      </w:r>
      <w:r w:rsidR="006309D1">
        <w:lastRenderedPageBreak/>
        <w:t xml:space="preserve">grouped into bandings for convenience to visualise distributions, but for </w:t>
      </w:r>
      <w:r>
        <w:t xml:space="preserve">further </w:t>
      </w:r>
      <w:r w:rsidR="006309D1">
        <w:t xml:space="preserve">analysis were treated as continuous data (years) to maximise resolution. </w:t>
      </w:r>
    </w:p>
    <w:p w14:paraId="263C90D3" w14:textId="6ED0DDD8" w:rsidR="00596AFA" w:rsidRPr="00250353" w:rsidRDefault="00C22414" w:rsidP="00133CF3">
      <w:pPr>
        <w:spacing w:before="240"/>
      </w:pPr>
      <w:r>
        <w:t>Tests for differences in mean marks</w:t>
      </w:r>
    </w:p>
    <w:p w14:paraId="7C8CA546" w14:textId="342E05DE" w:rsidR="009D1970" w:rsidRPr="00250353" w:rsidRDefault="005C7BFD" w:rsidP="00E36993">
      <w:pPr>
        <w:ind w:firstLine="720"/>
      </w:pPr>
      <w:r>
        <w:t>The di</w:t>
      </w:r>
      <w:r w:rsidR="00EE4311">
        <w:t>f</w:t>
      </w:r>
      <w:r>
        <w:t xml:space="preserve">ferences in mean </w:t>
      </w:r>
      <w:r w:rsidR="00B602B2">
        <w:t xml:space="preserve">module </w:t>
      </w:r>
      <w:r>
        <w:t xml:space="preserve">marks for the grouping variables are shown in </w:t>
      </w:r>
      <w:r w:rsidRPr="002965B9">
        <w:rPr>
          <w:u w:val="single"/>
        </w:rPr>
        <w:t>Table 2</w:t>
      </w:r>
      <w:r>
        <w:t xml:space="preserve">. The </w:t>
      </w:r>
      <w:r w:rsidR="00B602B2">
        <w:t xml:space="preserve">largest </w:t>
      </w:r>
      <w:r>
        <w:t xml:space="preserve">differences </w:t>
      </w:r>
      <w:r w:rsidR="00A068E8">
        <w:t>are</w:t>
      </w:r>
      <w:r>
        <w:t xml:space="preserve"> </w:t>
      </w:r>
      <w:r w:rsidR="00A068E8">
        <w:t xml:space="preserve">associated with the country in which the medical degree was awarded, with students who obtained their </w:t>
      </w:r>
      <w:r w:rsidR="00A068E8">
        <w:lastRenderedPageBreak/>
        <w:t xml:space="preserve">degree in the UK and </w:t>
      </w:r>
      <w:r w:rsidR="00C773FB">
        <w:t xml:space="preserve">other </w:t>
      </w:r>
      <w:r w:rsidR="00A068E8">
        <w:t xml:space="preserve">European </w:t>
      </w:r>
      <w:r w:rsidR="00C773FB">
        <w:t xml:space="preserve">countries </w:t>
      </w:r>
      <w:r w:rsidR="00A068E8">
        <w:t xml:space="preserve">scoring highest. Tests confirmed that this was the only grouping variable to </w:t>
      </w:r>
      <w:r w:rsidR="001131D6">
        <w:t xml:space="preserve">show difference </w:t>
      </w:r>
      <w:r w:rsidR="00F81F62">
        <w:t xml:space="preserve">statistically significant </w:t>
      </w:r>
      <w:r w:rsidR="001131D6">
        <w:t>for the limited sample size available</w:t>
      </w:r>
      <w:r w:rsidR="00E83CE8" w:rsidRPr="00250353">
        <w:t xml:space="preserve"> (</w:t>
      </w:r>
      <w:r w:rsidR="0024121C" w:rsidRPr="00250353">
        <w:t>Welch’s F-ratio 15.7</w:t>
      </w:r>
      <w:r w:rsidR="00E83CE8" w:rsidRPr="00250353">
        <w:t>, p&lt;0.0001)</w:t>
      </w:r>
      <w:r w:rsidR="00E971C3">
        <w:t xml:space="preserve">. </w:t>
      </w:r>
      <w:r w:rsidR="00F81F62">
        <w:t>Th</w:t>
      </w:r>
      <w:r w:rsidR="00BD25D0">
        <w:t xml:space="preserve">e size of the effect </w:t>
      </w:r>
      <w:r w:rsidR="00F81F62">
        <w:t xml:space="preserve">is </w:t>
      </w:r>
      <w:r w:rsidR="001131D6">
        <w:t xml:space="preserve">large </w:t>
      </w:r>
      <w:r w:rsidR="00906C9F" w:rsidRPr="00906C9F">
        <w:t>(</w:t>
      </w:r>
      <w:r w:rsidR="00906C9F" w:rsidRPr="002965B9">
        <w:rPr>
          <w:rFonts w:cs="Arial"/>
          <w:color w:val="000000"/>
          <w:lang w:eastAsia="en-GB"/>
        </w:rPr>
        <w:sym w:font="Symbol" w:char="F076"/>
      </w:r>
      <w:r w:rsidR="00906C9F" w:rsidRPr="002965B9">
        <w:rPr>
          <w:rFonts w:cs="Arial"/>
          <w:color w:val="000000"/>
          <w:vertAlign w:val="superscript"/>
          <w:lang w:eastAsia="en-GB"/>
        </w:rPr>
        <w:t xml:space="preserve">2 </w:t>
      </w:r>
      <w:r w:rsidR="00906C9F" w:rsidRPr="002965B9">
        <w:rPr>
          <w:rFonts w:cs="Arial"/>
          <w:color w:val="000000"/>
          <w:lang w:eastAsia="en-GB"/>
        </w:rPr>
        <w:t>= 0.336)</w:t>
      </w:r>
      <w:r w:rsidR="00906C9F">
        <w:rPr>
          <w:rFonts w:cs="Arial"/>
          <w:color w:val="000000"/>
          <w:sz w:val="18"/>
          <w:szCs w:val="18"/>
          <w:lang w:eastAsia="en-GB"/>
        </w:rPr>
        <w:t xml:space="preserve"> </w:t>
      </w:r>
      <w:r w:rsidR="001131D6">
        <w:t>usin</w:t>
      </w:r>
      <w:r w:rsidR="00F81F62">
        <w:t>g partial omega squared</w:t>
      </w:r>
      <w:r w:rsidR="001131D6">
        <w:t xml:space="preserve"> appropriate for smaller samples</w:t>
      </w:r>
      <w:r w:rsidR="00906C9F">
        <w:t>.</w:t>
      </w:r>
      <w:r w:rsidR="00BD25D0">
        <w:t xml:space="preserve"> </w:t>
      </w:r>
      <w:r w:rsidR="00906C9F">
        <w:t>P</w:t>
      </w:r>
      <w:r w:rsidR="00E971C3">
        <w:t>ost-hoc analysis reveal</w:t>
      </w:r>
      <w:r w:rsidR="001131D6">
        <w:t>s</w:t>
      </w:r>
      <w:r w:rsidR="00E971C3">
        <w:t xml:space="preserve"> that a significant difference l</w:t>
      </w:r>
      <w:r w:rsidR="00BD25D0">
        <w:t>ies</w:t>
      </w:r>
      <w:r w:rsidR="00E971C3">
        <w:t xml:space="preserve"> between g</w:t>
      </w:r>
      <w:r w:rsidR="00DC0450" w:rsidRPr="00250353">
        <w:t>raduates from UK medical schools</w:t>
      </w:r>
      <w:r w:rsidR="00E971C3">
        <w:t xml:space="preserve"> and the other groups: the former</w:t>
      </w:r>
      <w:r w:rsidR="00DC0450" w:rsidRPr="00250353">
        <w:t xml:space="preserve"> achiev</w:t>
      </w:r>
      <w:r w:rsidR="00E971C3">
        <w:t>ing</w:t>
      </w:r>
      <w:r w:rsidR="00DC0450" w:rsidRPr="00250353">
        <w:t xml:space="preserve"> </w:t>
      </w:r>
      <w:r w:rsidR="00F836C2" w:rsidRPr="00250353">
        <w:t xml:space="preserve">higher </w:t>
      </w:r>
      <w:r w:rsidR="003C000E">
        <w:t xml:space="preserve">mean </w:t>
      </w:r>
      <w:r w:rsidR="00F836C2" w:rsidRPr="00250353">
        <w:t xml:space="preserve">marks </w:t>
      </w:r>
      <w:r w:rsidR="003C000E">
        <w:t>[79.4% (</w:t>
      </w:r>
      <w:r w:rsidR="00C40857">
        <w:t xml:space="preserve">SD </w:t>
      </w:r>
      <w:r w:rsidR="003C000E">
        <w:t xml:space="preserve">5.5)] </w:t>
      </w:r>
      <w:r w:rsidR="00DC0450" w:rsidRPr="00250353">
        <w:t xml:space="preserve">than </w:t>
      </w:r>
      <w:r w:rsidR="007828E7" w:rsidRPr="00250353">
        <w:t xml:space="preserve">graduates </w:t>
      </w:r>
      <w:r w:rsidR="00DC0450" w:rsidRPr="00250353">
        <w:lastRenderedPageBreak/>
        <w:t>from other European</w:t>
      </w:r>
      <w:r w:rsidR="003C000E">
        <w:t xml:space="preserve"> [71.3% (</w:t>
      </w:r>
      <w:r w:rsidR="00C40857">
        <w:t xml:space="preserve">SD </w:t>
      </w:r>
      <w:r w:rsidR="00B602B2">
        <w:t>6.9</w:t>
      </w:r>
      <w:r w:rsidR="003C000E">
        <w:t>)]</w:t>
      </w:r>
      <w:r w:rsidR="00DC0450" w:rsidRPr="00250353">
        <w:t xml:space="preserve">, African </w:t>
      </w:r>
      <w:r w:rsidR="003C000E">
        <w:t>[67.8% (</w:t>
      </w:r>
      <w:r w:rsidR="00C40857">
        <w:t xml:space="preserve">SD </w:t>
      </w:r>
      <w:r w:rsidR="003C000E">
        <w:t xml:space="preserve">10.0)] </w:t>
      </w:r>
      <w:r w:rsidR="00DC0450" w:rsidRPr="00250353">
        <w:t>or other co</w:t>
      </w:r>
      <w:r w:rsidR="00EA3088" w:rsidRPr="00250353">
        <w:t>untries</w:t>
      </w:r>
      <w:r w:rsidR="003C000E">
        <w:t xml:space="preserve"> [61.9% (</w:t>
      </w:r>
      <w:r w:rsidR="00C40857">
        <w:t xml:space="preserve">SD </w:t>
      </w:r>
      <w:r w:rsidR="003C000E">
        <w:t>12.2)],</w:t>
      </w:r>
      <w:r w:rsidR="00EA3088" w:rsidRPr="00250353">
        <w:t xml:space="preserve"> (p=0.067, p=0.001 and p&lt;0.001</w:t>
      </w:r>
      <w:r w:rsidR="00DC0450" w:rsidRPr="00250353">
        <w:t xml:space="preserve"> respectively)</w:t>
      </w:r>
      <w:r w:rsidR="003C000E">
        <w:t>.</w:t>
      </w:r>
      <w:r w:rsidR="00C43C3F" w:rsidRPr="00250353">
        <w:t xml:space="preserve"> </w:t>
      </w:r>
      <w:r w:rsidR="003C000E">
        <w:t>T</w:t>
      </w:r>
      <w:r w:rsidR="00811B97">
        <w:t xml:space="preserve">he module marks of graduates from </w:t>
      </w:r>
      <w:r w:rsidR="005E1AED" w:rsidRPr="00250353">
        <w:t xml:space="preserve">other </w:t>
      </w:r>
      <w:r w:rsidR="00C43C3F" w:rsidRPr="00250353">
        <w:t>European countr</w:t>
      </w:r>
      <w:r w:rsidR="00811B97">
        <w:t>ies</w:t>
      </w:r>
      <w:r w:rsidR="00C52994" w:rsidRPr="00250353">
        <w:t xml:space="preserve"> also differed from those who graduated as </w:t>
      </w:r>
      <w:r w:rsidR="00C43C3F" w:rsidRPr="00250353">
        <w:t>medical doctors</w:t>
      </w:r>
      <w:r w:rsidR="00C52994" w:rsidRPr="00250353">
        <w:t xml:space="preserve"> in countries other than Africa or </w:t>
      </w:r>
      <w:r w:rsidR="00081E1A" w:rsidRPr="00250353">
        <w:t xml:space="preserve">the </w:t>
      </w:r>
      <w:r w:rsidR="00C52994" w:rsidRPr="00250353">
        <w:t>UK (p=0.024).</w:t>
      </w:r>
      <w:r w:rsidR="00BD283F" w:rsidRPr="00250353">
        <w:t xml:space="preserve"> </w:t>
      </w:r>
    </w:p>
    <w:p w14:paraId="67634823" w14:textId="5ED74BC7" w:rsidR="00B32C4C" w:rsidRPr="00250353" w:rsidRDefault="00587AC5" w:rsidP="00133CF3">
      <w:pPr>
        <w:spacing w:before="240"/>
      </w:pPr>
      <w:r w:rsidRPr="00250353">
        <w:t>Correlation</w:t>
      </w:r>
      <w:r>
        <w:t xml:space="preserve"> and m</w:t>
      </w:r>
      <w:r w:rsidR="00B32C4C" w:rsidRPr="00250353">
        <w:t xml:space="preserve">ultiple </w:t>
      </w:r>
      <w:r w:rsidR="005E1AED" w:rsidRPr="00250353">
        <w:t xml:space="preserve">linear </w:t>
      </w:r>
      <w:r w:rsidR="00B32C4C" w:rsidRPr="00250353">
        <w:t>regression</w:t>
      </w:r>
    </w:p>
    <w:p w14:paraId="66D343A0" w14:textId="0482FDB8" w:rsidR="00587AC5" w:rsidRDefault="00587AC5" w:rsidP="00A533D9">
      <w:pPr>
        <w:ind w:firstLine="720"/>
      </w:pPr>
      <w:r>
        <w:t xml:space="preserve">The students’ age and time since graduating were also found to be associated with </w:t>
      </w:r>
      <w:r w:rsidR="00B602B2">
        <w:t xml:space="preserve">the </w:t>
      </w:r>
      <w:r>
        <w:t xml:space="preserve">module mark, with moderate, negative and </w:t>
      </w:r>
      <w:r>
        <w:lastRenderedPageBreak/>
        <w:t xml:space="preserve">statistically significant associations confirmed by correlation tests </w:t>
      </w:r>
      <w:r w:rsidRPr="00250353">
        <w:t xml:space="preserve"> </w:t>
      </w:r>
      <w:r>
        <w:t xml:space="preserve">[Pearson’s r </w:t>
      </w:r>
      <w:r w:rsidRPr="00250353">
        <w:t xml:space="preserve">-0.44 </w:t>
      </w:r>
      <w:r>
        <w:t>(p&lt;0</w:t>
      </w:r>
      <w:r w:rsidR="00B602B2">
        <w:t>.</w:t>
      </w:r>
      <w:r>
        <w:t xml:space="preserve">0001) </w:t>
      </w:r>
      <w:r w:rsidRPr="00250353">
        <w:t xml:space="preserve">and -0.40 </w:t>
      </w:r>
      <w:r>
        <w:t xml:space="preserve">(p&lt;0.001) </w:t>
      </w:r>
      <w:r w:rsidRPr="00250353">
        <w:t>respectively</w:t>
      </w:r>
      <w:r>
        <w:t>]</w:t>
      </w:r>
      <w:r w:rsidRPr="00250353">
        <w:t>. The</w:t>
      </w:r>
      <w:r>
        <w:t xml:space="preserve"> continuous</w:t>
      </w:r>
      <w:r w:rsidRPr="00250353">
        <w:t xml:space="preserve"> variables age and time since medical degree were collinear and had more than 70% in common (r=0.8</w:t>
      </w:r>
      <w:r>
        <w:t>4</w:t>
      </w:r>
      <w:r w:rsidRPr="00250353">
        <w:t>, r</w:t>
      </w:r>
      <w:r w:rsidRPr="00250353">
        <w:rPr>
          <w:vertAlign w:val="superscript"/>
        </w:rPr>
        <w:t>2</w:t>
      </w:r>
      <w:r w:rsidRPr="00250353">
        <w:t xml:space="preserve">=0.705). </w:t>
      </w:r>
    </w:p>
    <w:p w14:paraId="51D633F4" w14:textId="74CBD973" w:rsidR="00596AFA" w:rsidRPr="00250353" w:rsidRDefault="00034000" w:rsidP="00A533D9">
      <w:pPr>
        <w:ind w:firstLine="720"/>
      </w:pPr>
      <w:r w:rsidRPr="00250353">
        <w:t xml:space="preserve">After exclusion of </w:t>
      </w:r>
      <w:r w:rsidR="00D827A6">
        <w:t xml:space="preserve">the collinear variable </w:t>
      </w:r>
      <w:r w:rsidRPr="00250353">
        <w:t>age</w:t>
      </w:r>
      <w:r w:rsidR="003C000E">
        <w:t>,</w:t>
      </w:r>
      <w:r w:rsidRPr="00250353">
        <w:t xml:space="preserve"> stepwise backward reduction </w:t>
      </w:r>
      <w:r w:rsidR="00133CF3" w:rsidRPr="00250353">
        <w:t>t</w:t>
      </w:r>
      <w:r w:rsidR="0035256E" w:rsidRPr="00250353">
        <w:t>o</w:t>
      </w:r>
      <w:r w:rsidR="00133CF3" w:rsidRPr="00250353">
        <w:t xml:space="preserve"> </w:t>
      </w:r>
      <w:r w:rsidRPr="00250353">
        <w:t>two var</w:t>
      </w:r>
      <w:bookmarkStart w:id="0" w:name="_GoBack"/>
      <w:bookmarkEnd w:id="0"/>
      <w:r w:rsidRPr="00250353">
        <w:t>iables</w:t>
      </w:r>
      <w:r w:rsidR="005E1AED" w:rsidRPr="00250353">
        <w:t xml:space="preserve"> in</w:t>
      </w:r>
      <w:r w:rsidR="0035256E" w:rsidRPr="00250353">
        <w:t xml:space="preserve"> </w:t>
      </w:r>
      <w:r w:rsidRPr="00250353">
        <w:t>model 5 explained 32% of the variation in the outcome variable module mark (R</w:t>
      </w:r>
      <w:r w:rsidRPr="00250353">
        <w:rPr>
          <w:vertAlign w:val="superscript"/>
        </w:rPr>
        <w:t>2</w:t>
      </w:r>
      <w:r w:rsidRPr="00250353">
        <w:rPr>
          <w:vertAlign w:val="subscript"/>
        </w:rPr>
        <w:t>adjusted</w:t>
      </w:r>
      <w:r w:rsidRPr="00250353">
        <w:t>=0.32), a mode</w:t>
      </w:r>
      <w:r w:rsidR="0035256E" w:rsidRPr="00250353">
        <w:t>rate fit</w:t>
      </w:r>
      <w:r w:rsidR="00EF1FA6" w:rsidRPr="00250353">
        <w:t xml:space="preserve"> (</w:t>
      </w:r>
      <w:r w:rsidR="00EF1FA6" w:rsidRPr="00250353">
        <w:rPr>
          <w:u w:val="single"/>
        </w:rPr>
        <w:t xml:space="preserve">Table </w:t>
      </w:r>
      <w:r w:rsidR="00BD25D0">
        <w:rPr>
          <w:u w:val="single"/>
        </w:rPr>
        <w:t>3</w:t>
      </w:r>
      <w:r w:rsidR="00EF1FA6" w:rsidRPr="00250353">
        <w:t>)</w:t>
      </w:r>
      <w:r w:rsidRPr="00250353">
        <w:t>.</w:t>
      </w:r>
      <w:r w:rsidR="00FC528D" w:rsidRPr="00250353">
        <w:t xml:space="preserve"> </w:t>
      </w:r>
      <w:r w:rsidR="00A003AA" w:rsidRPr="00250353">
        <w:t xml:space="preserve">In this </w:t>
      </w:r>
      <w:r w:rsidR="00A003AA" w:rsidRPr="00250353">
        <w:lastRenderedPageBreak/>
        <w:t>model t</w:t>
      </w:r>
      <w:r w:rsidR="00FC528D" w:rsidRPr="00250353">
        <w:t xml:space="preserve">he </w:t>
      </w:r>
      <w:r w:rsidR="005E1AED" w:rsidRPr="00250353">
        <w:t xml:space="preserve">place </w:t>
      </w:r>
      <w:r w:rsidR="00FC528D" w:rsidRPr="00250353">
        <w:t xml:space="preserve">of medical </w:t>
      </w:r>
      <w:r w:rsidR="00133CF3" w:rsidRPr="00250353">
        <w:t xml:space="preserve">degree </w:t>
      </w:r>
      <w:r w:rsidR="00A003AA" w:rsidRPr="00250353">
        <w:t xml:space="preserve">is the most important predictor with </w:t>
      </w:r>
      <w:r w:rsidR="00EF1FA6" w:rsidRPr="00250353">
        <w:t xml:space="preserve">a </w:t>
      </w:r>
      <w:r w:rsidR="00FC528D" w:rsidRPr="00250353">
        <w:t xml:space="preserve">moderate </w:t>
      </w:r>
      <w:r w:rsidR="0035256E" w:rsidRPr="00250353">
        <w:t xml:space="preserve">effect </w:t>
      </w:r>
      <w:r w:rsidR="00A003AA" w:rsidRPr="00250353">
        <w:t xml:space="preserve">followed by </w:t>
      </w:r>
      <w:r w:rsidR="00FC528D" w:rsidRPr="00250353">
        <w:t xml:space="preserve">time since medical degree </w:t>
      </w:r>
      <w:r w:rsidR="00A003AA" w:rsidRPr="00250353">
        <w:t xml:space="preserve">with </w:t>
      </w:r>
      <w:r w:rsidR="00FC528D" w:rsidRPr="00250353">
        <w:t xml:space="preserve">a </w:t>
      </w:r>
      <w:r w:rsidR="0035256E" w:rsidRPr="00250353">
        <w:t xml:space="preserve">modest </w:t>
      </w:r>
      <w:r w:rsidR="00EF1FA6" w:rsidRPr="00250353">
        <w:t xml:space="preserve">effect </w:t>
      </w:r>
      <w:r w:rsidR="005E1AED" w:rsidRPr="00250353">
        <w:t>on the module mark (β=-0.44, p&lt;0.001</w:t>
      </w:r>
      <w:r w:rsidR="00FC528D" w:rsidRPr="00250353">
        <w:t xml:space="preserve"> and β=-0.28, p= </w:t>
      </w:r>
      <w:r w:rsidR="00A003AA" w:rsidRPr="00250353">
        <w:t>0.007</w:t>
      </w:r>
      <w:r w:rsidR="0035256E" w:rsidRPr="00250353">
        <w:t xml:space="preserve"> respectively</w:t>
      </w:r>
      <w:r w:rsidR="00A003AA" w:rsidRPr="00250353">
        <w:t xml:space="preserve">). The scatter graph for model 5 plotting residuals against the fitted values </w:t>
      </w:r>
      <w:r w:rsidR="003C000E">
        <w:t>confirmed</w:t>
      </w:r>
      <w:r w:rsidR="00A003AA" w:rsidRPr="00250353">
        <w:t xml:space="preserve"> a random distribution of the scatters (graph not shown).</w:t>
      </w:r>
    </w:p>
    <w:p w14:paraId="219407E3" w14:textId="77777777" w:rsidR="001206BD" w:rsidRPr="00250353" w:rsidRDefault="00D86BF9">
      <w:r w:rsidRPr="00250353">
        <w:t xml:space="preserve">   </w:t>
      </w:r>
      <w:r w:rsidR="00A119FF" w:rsidRPr="00250353">
        <w:t xml:space="preserve"> </w:t>
      </w:r>
    </w:p>
    <w:p w14:paraId="46FF46B0" w14:textId="77777777" w:rsidR="00355746" w:rsidRPr="00250353" w:rsidRDefault="00355746" w:rsidP="00355746">
      <w:pPr>
        <w:rPr>
          <w:b/>
        </w:rPr>
      </w:pPr>
      <w:r w:rsidRPr="00250353">
        <w:rPr>
          <w:b/>
        </w:rPr>
        <w:t>Discussion</w:t>
      </w:r>
    </w:p>
    <w:p w14:paraId="4A47A2C2" w14:textId="77777777" w:rsidR="00552595" w:rsidRPr="00250353" w:rsidRDefault="00C0557A" w:rsidP="00316E97">
      <w:pPr>
        <w:ind w:firstLine="720"/>
      </w:pPr>
      <w:r w:rsidRPr="00250353">
        <w:lastRenderedPageBreak/>
        <w:t xml:space="preserve">Medical doctors with diverse cultural backgrounds </w:t>
      </w:r>
      <w:r w:rsidR="002D413C" w:rsidRPr="00250353">
        <w:t xml:space="preserve">attend our two programmes, </w:t>
      </w:r>
      <w:r w:rsidRPr="00250353">
        <w:t>often many years after their medical graduation</w:t>
      </w:r>
      <w:r w:rsidR="002D413C" w:rsidRPr="00250353">
        <w:t>,</w:t>
      </w:r>
      <w:r w:rsidRPr="00250353">
        <w:t xml:space="preserve"> and </w:t>
      </w:r>
      <w:r w:rsidR="00811B97">
        <w:t xml:space="preserve">frequently </w:t>
      </w:r>
      <w:r w:rsidRPr="00250353">
        <w:t xml:space="preserve">achieve excellent results. However, our retrospective analysis shows that the academic achievement </w:t>
      </w:r>
      <w:r w:rsidR="00811B97">
        <w:t xml:space="preserve">of such students on this </w:t>
      </w:r>
      <w:r w:rsidRPr="00250353">
        <w:t xml:space="preserve">module is </w:t>
      </w:r>
      <w:r w:rsidR="00BF62CA">
        <w:t xml:space="preserve">associated with </w:t>
      </w:r>
      <w:r w:rsidRPr="00250353">
        <w:t xml:space="preserve">where they graduated and how long ago. Participants from the UK and other European countries </w:t>
      </w:r>
      <w:r w:rsidR="00316E97" w:rsidRPr="00250353">
        <w:t xml:space="preserve">and participants who graduated more recently from medical school tend to perform better at the end of the module. </w:t>
      </w:r>
    </w:p>
    <w:p w14:paraId="393BB7A1" w14:textId="4B62158D" w:rsidR="00C406D6" w:rsidRPr="00250353" w:rsidRDefault="00184257" w:rsidP="00316E97">
      <w:pPr>
        <w:ind w:firstLine="720"/>
      </w:pPr>
      <w:r w:rsidRPr="00250353">
        <w:lastRenderedPageBreak/>
        <w:t>P</w:t>
      </w:r>
      <w:r w:rsidR="00297B4B" w:rsidRPr="00250353">
        <w:t xml:space="preserve">redictors for </w:t>
      </w:r>
      <w:r w:rsidR="00E87B70" w:rsidRPr="00250353">
        <w:t>postgraduate achievement in m</w:t>
      </w:r>
      <w:r w:rsidR="00297B4B" w:rsidRPr="00250353">
        <w:t xml:space="preserve">edics </w:t>
      </w:r>
      <w:r w:rsidR="00CD176F" w:rsidRPr="00250353">
        <w:t>have</w:t>
      </w:r>
      <w:r w:rsidRPr="00250353">
        <w:t xml:space="preserve"> been examined</w:t>
      </w:r>
      <w:r w:rsidR="00081E1A" w:rsidRPr="00250353">
        <w:t xml:space="preserve"> but </w:t>
      </w:r>
      <w:r w:rsidR="00297B4B" w:rsidRPr="00250353">
        <w:t xml:space="preserve">most </w:t>
      </w:r>
      <w:r w:rsidR="00BF62CA">
        <w:t xml:space="preserve">published </w:t>
      </w:r>
      <w:r w:rsidR="00297B4B" w:rsidRPr="00250353">
        <w:t xml:space="preserve">evidence comes from </w:t>
      </w:r>
      <w:r w:rsidR="00C406D6" w:rsidRPr="00250353">
        <w:t>undergraduates</w:t>
      </w:r>
      <w:r w:rsidR="00A145E6" w:rsidRPr="00250353">
        <w:t xml:space="preserve"> as they progress through their </w:t>
      </w:r>
      <w:r w:rsidR="00E87B70" w:rsidRPr="00250353">
        <w:t xml:space="preserve">five </w:t>
      </w:r>
      <w:r w:rsidR="00A145E6" w:rsidRPr="00250353">
        <w:t>year</w:t>
      </w:r>
      <w:r w:rsidR="00C406D6" w:rsidRPr="00250353">
        <w:t>s</w:t>
      </w:r>
      <w:r w:rsidR="00A145E6" w:rsidRPr="00250353">
        <w:t xml:space="preserve"> at university</w:t>
      </w:r>
      <w:r w:rsidRPr="00250353">
        <w:t xml:space="preserve"> or </w:t>
      </w:r>
      <w:r w:rsidR="00E87B70" w:rsidRPr="00250353">
        <w:t xml:space="preserve">from postgraduates seeking </w:t>
      </w:r>
      <w:r w:rsidRPr="00250353">
        <w:t xml:space="preserve">medical specialisation </w:t>
      </w:r>
      <w:r w:rsidR="00903DAD" w:rsidRPr="00250353">
        <w:fldChar w:fldCharType="begin">
          <w:fldData xml:space="preserve">PFJlZm1hbj48Q2l0ZT48QXV0aG9yPldvb2xmPC9BdXRob3I+PFllYXI+MjAxMTwvWWVhcj48UmVj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==
</w:fldData>
        </w:fldChar>
      </w:r>
      <w:r w:rsidR="00EA349D">
        <w:instrText xml:space="preserve"> ADDIN REFMGR.CITE </w:instrText>
      </w:r>
      <w:r w:rsidR="00903DAD">
        <w:fldChar w:fldCharType="begin">
          <w:fldData xml:space="preserve">PFJlZm1hbj48Q2l0ZT48QXV0aG9yPldvb2xmPC9BdXRob3I+PFllYXI+MjAxMTwvWWVhcj48UmVj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==
</w:fldData>
        </w:fldChar>
      </w:r>
      <w:r w:rsidR="00EA349D">
        <w:instrText xml:space="preserve"> ADDIN EN.CITE.DATA </w:instrText>
      </w:r>
      <w:r w:rsidR="00903DAD">
        <w:fldChar w:fldCharType="end"/>
      </w:r>
      <w:r w:rsidR="00903DAD" w:rsidRPr="00250353">
        <w:fldChar w:fldCharType="separate"/>
      </w:r>
      <w:r w:rsidR="00F96A42">
        <w:rPr>
          <w:noProof/>
        </w:rPr>
        <w:t>(19;20)</w:t>
      </w:r>
      <w:r w:rsidR="00903DAD" w:rsidRPr="00250353">
        <w:fldChar w:fldCharType="end"/>
      </w:r>
      <w:r w:rsidR="00A145E6" w:rsidRPr="00250353">
        <w:t xml:space="preserve">. In </w:t>
      </w:r>
      <w:r w:rsidR="009E0825" w:rsidRPr="00250353">
        <w:t xml:space="preserve">a </w:t>
      </w:r>
      <w:r w:rsidR="00A145E6" w:rsidRPr="00250353">
        <w:t>one</w:t>
      </w:r>
      <w:r w:rsidR="00CD176F" w:rsidRPr="00250353">
        <w:t>-</w:t>
      </w:r>
      <w:r w:rsidR="00A145E6" w:rsidRPr="00250353">
        <w:t xml:space="preserve">year </w:t>
      </w:r>
      <w:r w:rsidR="008D6E44" w:rsidRPr="00250353">
        <w:t>Master</w:t>
      </w:r>
      <w:r w:rsidR="00081E1A" w:rsidRPr="00250353">
        <w:t>’</w:t>
      </w:r>
      <w:r w:rsidR="008D6E44" w:rsidRPr="00250353">
        <w:t xml:space="preserve">s </w:t>
      </w:r>
      <w:r w:rsidR="00A145E6" w:rsidRPr="00250353">
        <w:t>programme</w:t>
      </w:r>
      <w:r w:rsidR="00811B97">
        <w:t>,</w:t>
      </w:r>
      <w:r w:rsidR="00A145E6" w:rsidRPr="00250353">
        <w:t xml:space="preserve"> </w:t>
      </w:r>
      <w:r w:rsidR="00811B97">
        <w:t xml:space="preserve">the data available when students commence the programme is usually limited to that collected </w:t>
      </w:r>
      <w:r w:rsidR="00A145E6" w:rsidRPr="00250353">
        <w:t>routine</w:t>
      </w:r>
      <w:r w:rsidR="00811B97">
        <w:t>ly</w:t>
      </w:r>
      <w:r w:rsidR="00A145E6" w:rsidRPr="00250353">
        <w:t xml:space="preserve"> </w:t>
      </w:r>
      <w:r w:rsidR="00811B97">
        <w:t>as part of the application process</w:t>
      </w:r>
      <w:r w:rsidR="00452FA6" w:rsidRPr="00250353">
        <w:t>.</w:t>
      </w:r>
      <w:r w:rsidR="00A145E6" w:rsidRPr="00250353">
        <w:t xml:space="preserve"> As such, </w:t>
      </w:r>
      <w:r w:rsidR="009E0825" w:rsidRPr="00250353">
        <w:t xml:space="preserve">our findings of </w:t>
      </w:r>
      <w:r w:rsidR="00BC5F58" w:rsidRPr="00250353">
        <w:t xml:space="preserve">what might predict performance </w:t>
      </w:r>
      <w:r w:rsidR="00811B97">
        <w:t xml:space="preserve">using </w:t>
      </w:r>
      <w:r w:rsidR="00C40857">
        <w:t xml:space="preserve">this type of </w:t>
      </w:r>
      <w:r w:rsidR="00811B97">
        <w:t xml:space="preserve">data </w:t>
      </w:r>
      <w:r w:rsidR="009E0825" w:rsidRPr="00250353">
        <w:t xml:space="preserve">is </w:t>
      </w:r>
      <w:r w:rsidR="009E0825" w:rsidRPr="00250353">
        <w:lastRenderedPageBreak/>
        <w:t>valuable.</w:t>
      </w:r>
      <w:r w:rsidR="00C406D6" w:rsidRPr="00250353">
        <w:t xml:space="preserve"> </w:t>
      </w:r>
      <w:r w:rsidR="00983030" w:rsidRPr="00250353">
        <w:t xml:space="preserve">On a wider scale, </w:t>
      </w:r>
      <w:r w:rsidR="00811B97">
        <w:t xml:space="preserve">the </w:t>
      </w:r>
      <w:r w:rsidR="00983030" w:rsidRPr="00250353">
        <w:t xml:space="preserve">analysis </w:t>
      </w:r>
      <w:r w:rsidR="002D413C" w:rsidRPr="00250353">
        <w:t>challenges us to reflect</w:t>
      </w:r>
      <w:r w:rsidR="00747DD4" w:rsidRPr="00250353">
        <w:t xml:space="preserve"> on </w:t>
      </w:r>
      <w:r w:rsidR="008D6E44" w:rsidRPr="00250353">
        <w:t xml:space="preserve">the module’s </w:t>
      </w:r>
      <w:r w:rsidR="00747DD4" w:rsidRPr="00250353">
        <w:t>teach</w:t>
      </w:r>
      <w:r w:rsidR="008D6E44" w:rsidRPr="00250353">
        <w:t xml:space="preserve">ing and assessment </w:t>
      </w:r>
      <w:r w:rsidR="00747DD4" w:rsidRPr="00250353">
        <w:t xml:space="preserve">and how it corresponds to the needs of global health education </w:t>
      </w:r>
      <w:r w:rsidR="00903DAD" w:rsidRPr="00250353">
        <w:fldChar w:fldCharType="begin">
          <w:fldData xml:space="preserve">PFJlZm1hbj48Q2l0ZT48QXV0aG9yPkhhbGw8L0F1dGhvcj48WWVhcj4yMDEyPC9ZZWFyPjxSZWNO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</w:fldData>
        </w:fldChar>
      </w:r>
      <w:r w:rsidR="00EA349D">
        <w:instrText xml:space="preserve"> ADDIN REFMGR.CITE </w:instrText>
      </w:r>
      <w:r w:rsidR="00903DAD">
        <w:fldChar w:fldCharType="begin">
          <w:fldData xml:space="preserve">PFJlZm1hbj48Q2l0ZT48QXV0aG9yPkhhbGw8L0F1dGhvcj48WWVhcj4yMDEyPC9ZZWFyPjxSZWNO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</w:fldData>
        </w:fldChar>
      </w:r>
      <w:r w:rsidR="00EA349D">
        <w:instrText xml:space="preserve"> ADDIN EN.CITE.DATA </w:instrText>
      </w:r>
      <w:r w:rsidR="00903DAD">
        <w:fldChar w:fldCharType="end"/>
      </w:r>
      <w:r w:rsidR="00903DAD" w:rsidRPr="00250353">
        <w:fldChar w:fldCharType="separate"/>
      </w:r>
      <w:r w:rsidR="00F96A42">
        <w:rPr>
          <w:noProof/>
        </w:rPr>
        <w:t>(21;22)</w:t>
      </w:r>
      <w:r w:rsidR="00903DAD" w:rsidRPr="00250353">
        <w:fldChar w:fldCharType="end"/>
      </w:r>
      <w:r w:rsidR="00983030" w:rsidRPr="00250353">
        <w:t>. Does it help participants to become not only experts in knowledge but “agents for change” with leadership attributes</w:t>
      </w:r>
      <w:r w:rsidR="00A07F65" w:rsidRPr="00250353">
        <w:t xml:space="preserve"> </w:t>
      </w:r>
      <w:r w:rsidR="00C406D6" w:rsidRPr="00250353">
        <w:t>for settings with few resources</w:t>
      </w:r>
      <w:r w:rsidR="00C27917" w:rsidRPr="00250353">
        <w:t xml:space="preserve"> </w:t>
      </w:r>
      <w:r w:rsidR="00903DAD" w:rsidRPr="00250353">
        <w:fldChar w:fldCharType="begin">
          <w:fldData xml:space="preserve">PFJlZm1hbj48Q2l0ZT48QXV0aG9yPkZyZW5rPC9BdXRob3I+PFllYXI+MjAxMDwvWWVhcj48UmVj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</w:fldData>
        </w:fldChar>
      </w:r>
      <w:r w:rsidR="00EA349D">
        <w:instrText xml:space="preserve"> ADDIN REFMGR.CITE </w:instrText>
      </w:r>
      <w:r w:rsidR="00903DAD">
        <w:fldChar w:fldCharType="begin">
          <w:fldData xml:space="preserve">PFJlZm1hbj48Q2l0ZT48QXV0aG9yPkZyZW5rPC9BdXRob3I+PFllYXI+MjAxMDwvWWVhcj48UmVj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</w:fldData>
        </w:fldChar>
      </w:r>
      <w:r w:rsidR="00EA349D">
        <w:instrText xml:space="preserve"> ADDIN EN.CITE.DATA </w:instrText>
      </w:r>
      <w:r w:rsidR="00903DAD">
        <w:fldChar w:fldCharType="end"/>
      </w:r>
      <w:r w:rsidR="00903DAD" w:rsidRPr="00250353">
        <w:fldChar w:fldCharType="separate"/>
      </w:r>
      <w:r w:rsidR="00C27917" w:rsidRPr="00250353">
        <w:rPr>
          <w:noProof/>
        </w:rPr>
        <w:t>(3)</w:t>
      </w:r>
      <w:r w:rsidR="00903DAD" w:rsidRPr="00250353">
        <w:fldChar w:fldCharType="end"/>
      </w:r>
      <w:r w:rsidR="00747DD4" w:rsidRPr="00250353">
        <w:t xml:space="preserve">? </w:t>
      </w:r>
      <w:r w:rsidR="00932DFB" w:rsidRPr="00250353">
        <w:t>The</w:t>
      </w:r>
      <w:r w:rsidR="002D413C" w:rsidRPr="00250353">
        <w:t xml:space="preserve"> rewards </w:t>
      </w:r>
      <w:r w:rsidR="00747DD4" w:rsidRPr="00250353">
        <w:t xml:space="preserve">we give </w:t>
      </w:r>
      <w:r w:rsidR="002D413C" w:rsidRPr="00250353">
        <w:t xml:space="preserve">influence </w:t>
      </w:r>
      <w:r w:rsidR="00747DD4" w:rsidRPr="00250353">
        <w:t xml:space="preserve">their </w:t>
      </w:r>
      <w:r w:rsidR="002D413C" w:rsidRPr="00250353">
        <w:t>learn</w:t>
      </w:r>
      <w:r w:rsidR="00747DD4" w:rsidRPr="00250353">
        <w:t>ing</w:t>
      </w:r>
      <w:r w:rsidR="002D413C" w:rsidRPr="00250353">
        <w:t xml:space="preserve"> </w:t>
      </w:r>
      <w:r w:rsidR="00747DD4" w:rsidRPr="00250353">
        <w:t>and practic</w:t>
      </w:r>
      <w:r w:rsidR="00811B97">
        <w:t>e</w:t>
      </w:r>
      <w:r w:rsidR="00747DD4" w:rsidRPr="00250353">
        <w:t xml:space="preserve"> </w:t>
      </w:r>
      <w:r w:rsidR="002D413C" w:rsidRPr="00250353">
        <w:t xml:space="preserve">in future. </w:t>
      </w:r>
    </w:p>
    <w:p w14:paraId="43007C72" w14:textId="77777777" w:rsidR="00B12FD4" w:rsidRPr="00250353" w:rsidRDefault="00B12FD4" w:rsidP="00316E97">
      <w:pPr>
        <w:ind w:firstLine="720"/>
      </w:pPr>
      <w:r w:rsidRPr="00250353">
        <w:t xml:space="preserve">We found the </w:t>
      </w:r>
      <w:r w:rsidR="00C27917" w:rsidRPr="00250353">
        <w:t xml:space="preserve">place </w:t>
      </w:r>
      <w:r w:rsidRPr="00250353">
        <w:t xml:space="preserve">where participants graduated as </w:t>
      </w:r>
      <w:r w:rsidR="00725EE1" w:rsidRPr="00250353">
        <w:t xml:space="preserve">medical doctors </w:t>
      </w:r>
      <w:r w:rsidRPr="00250353">
        <w:t xml:space="preserve">predictive for </w:t>
      </w:r>
      <w:r w:rsidRPr="00250353">
        <w:lastRenderedPageBreak/>
        <w:t xml:space="preserve">module performance. Clearly, this variable </w:t>
      </w:r>
      <w:r w:rsidR="004243F8" w:rsidRPr="00250353">
        <w:t xml:space="preserve">may stand for many </w:t>
      </w:r>
      <w:r w:rsidRPr="00250353">
        <w:t>characteristics, including prior learning experiences</w:t>
      </w:r>
      <w:r w:rsidR="000175D5" w:rsidRPr="00250353">
        <w:t xml:space="preserve"> with exposure to differing learning and </w:t>
      </w:r>
      <w:r w:rsidR="00932DFB" w:rsidRPr="00250353">
        <w:t>teaching styles at universities and</w:t>
      </w:r>
      <w:r w:rsidR="000175D5" w:rsidRPr="00250353">
        <w:t xml:space="preserve"> how universities select medical students. These experiences will be partly reflected in the academic performance prior to registering for postgraduate studies, </w:t>
      </w:r>
      <w:r w:rsidR="00725EE1" w:rsidRPr="00250353">
        <w:t>and studies suggest</w:t>
      </w:r>
      <w:r w:rsidR="00C27917" w:rsidRPr="00250353">
        <w:t xml:space="preserve"> that prior achievement is </w:t>
      </w:r>
      <w:r w:rsidR="00725EE1" w:rsidRPr="00250353">
        <w:t xml:space="preserve">relevant </w:t>
      </w:r>
      <w:r w:rsidR="009B31AA" w:rsidRPr="00250353">
        <w:t xml:space="preserve">for future academic performance </w:t>
      </w:r>
      <w:r w:rsidR="00903DAD" w:rsidRPr="00250353">
        <w:fldChar w:fldCharType="begin"/>
      </w:r>
      <w:r w:rsidR="00EA349D">
        <w:instrText xml:space="preserve"> ADDIN REFMGR.CITE &lt;Refman&gt;&lt;Cite&gt;&lt;Author&gt;Lane&lt;/Author&gt;&lt;Year&gt;2004&lt;/Year&gt;&lt;RecNum&gt;36&lt;/RecNum&gt;&lt;IDText&gt;Self-efficacy, self-esteem and their impact on academic performance&lt;/IDText&gt;&lt;MDL Ref_Type="Journal"&gt;&lt;Ref_Type&gt;Journal&lt;/Ref_Type&gt;&lt;Ref_ID&gt;36&lt;/Ref_ID&gt;&lt;Title_Primary&gt;Self-efficacy, self-esteem and their impact on academic performance&lt;/Title_Primary&gt;&lt;Authors_Primary&gt;Lane,J.&lt;/Authors_Primary&gt;&lt;Authors_Primary&gt;Lane,A.M.&lt;/Authors_Primary&gt;&lt;Authors_Primary&gt;Kyprianou,A.&lt;/Authors_Primary&gt;&lt;Date_Primary&gt;2004&lt;/Date_Primary&gt;&lt;Reprint&gt;Not in File&lt;/Reprint&gt;&lt;Start_Page&gt;247&lt;/Start_Page&gt;&lt;End_Page&gt;256&lt;/End_Page&gt;&lt;Periodical&gt;Social Behavior and Personality: an international journal&lt;/Periodical&gt;&lt;Volume&gt;32&lt;/Volume&gt;&lt;Issue&gt;3&lt;/Issue&gt;&lt;Publisher&gt;Scientific Journal Publishers&lt;/Publisher&gt;&lt;ISSN_ISBN&gt;0301-2212&lt;/ISSN_ISBN&gt;&lt;ZZ_JournalStdAbbrev&gt;&lt;f name="System"&gt;Social Behavior and Personality: an international journal&lt;/f&gt;&lt;/ZZ_JournalStdAbbrev&gt;&lt;ZZ_WorkformID&gt;1&lt;/ZZ_WorkformID&gt;&lt;/MDL&gt;&lt;/Cite&gt;&lt;/Refman&gt;</w:instrText>
      </w:r>
      <w:r w:rsidR="00903DAD" w:rsidRPr="00250353">
        <w:fldChar w:fldCharType="separate"/>
      </w:r>
      <w:r w:rsidR="00733FBA" w:rsidRPr="00250353">
        <w:rPr>
          <w:noProof/>
        </w:rPr>
        <w:t>(23)</w:t>
      </w:r>
      <w:r w:rsidR="00903DAD" w:rsidRPr="00250353">
        <w:fldChar w:fldCharType="end"/>
      </w:r>
      <w:r w:rsidR="000175D5" w:rsidRPr="00250353">
        <w:t xml:space="preserve">. However, with such diverse demographic background among our module participants it is </w:t>
      </w:r>
      <w:r w:rsidR="000175D5" w:rsidRPr="00250353">
        <w:lastRenderedPageBreak/>
        <w:t xml:space="preserve">unlikely that </w:t>
      </w:r>
      <w:r w:rsidR="00573C01" w:rsidRPr="00250353">
        <w:t xml:space="preserve">undergraduate </w:t>
      </w:r>
      <w:r w:rsidR="000175D5" w:rsidRPr="00250353">
        <w:t xml:space="preserve">grades are comparable. </w:t>
      </w:r>
      <w:r w:rsidR="00027CE3" w:rsidRPr="00250353">
        <w:t xml:space="preserve">Baseline English </w:t>
      </w:r>
      <w:r w:rsidR="00C27917" w:rsidRPr="00250353">
        <w:t xml:space="preserve">skill </w:t>
      </w:r>
      <w:r w:rsidR="00573C01" w:rsidRPr="00250353">
        <w:t>is</w:t>
      </w:r>
      <w:r w:rsidR="00A409DC" w:rsidRPr="00250353">
        <w:t xml:space="preserve"> an important predictor of achievement when it is the language of instruction </w:t>
      </w:r>
      <w:r w:rsidR="00903DAD" w:rsidRPr="00250353">
        <w:fldChar w:fldCharType="begin"/>
      </w:r>
      <w:r w:rsidR="00EA349D">
        <w:instrText xml:space="preserve"> ADDIN REFMGR.CITE &lt;Refman&gt;&lt;Cite&gt;&lt;Author&gt;Andrade&lt;/Author&gt;&lt;Year&gt;2006&lt;/Year&gt;&lt;RecNum&gt;37&lt;/RecNum&gt;&lt;IDText&gt;International students in English-speaking universities. Adjustment factors&lt;/IDText&gt;&lt;MDL Ref_Type="Journal"&gt;&lt;Ref_Type&gt;Journal&lt;/Ref_Type&gt;&lt;Ref_ID&gt;37&lt;/Ref_ID&gt;&lt;Title_Primary&gt;International students in English-speaking universities. Adjustment factors&lt;/Title_Primary&gt;&lt;Authors_Primary&gt;Andrade,M.S.&lt;/Authors_Primary&gt;&lt;Date_Primary&gt;2006&lt;/Date_Primary&gt;&lt;Keywords&gt;Students&lt;/Keywords&gt;&lt;Keywords&gt;Universities&lt;/Keywords&gt;&lt;Reprint&gt;Not in File&lt;/Reprint&gt;&lt;Start_Page&gt;131&lt;/Start_Page&gt;&lt;End_Page&gt;154&lt;/End_Page&gt;&lt;Periodical&gt;Journal of Research in International Education&lt;/Periodical&gt;&lt;Volume&gt;5&lt;/Volume&gt;&lt;Issue&gt;2&lt;/Issue&gt;&lt;Publisher&gt;Sage Publications&lt;/Publisher&gt;&lt;ISSN_ISBN&gt;1475-2409&lt;/ISSN_ISBN&gt;&lt;ZZ_JournalStdAbbrev&gt;&lt;f name="System"&gt;Journal of Research in International Education&lt;/f&gt;&lt;/ZZ_JournalStdAbbrev&gt;&lt;ZZ_WorkformID&gt;1&lt;/ZZ_WorkformID&gt;&lt;/MDL&gt;&lt;/Cite&gt;&lt;/Refman&gt;</w:instrText>
      </w:r>
      <w:r w:rsidR="00903DAD" w:rsidRPr="00250353">
        <w:fldChar w:fldCharType="separate"/>
      </w:r>
      <w:r w:rsidR="00733FBA" w:rsidRPr="00250353">
        <w:rPr>
          <w:noProof/>
        </w:rPr>
        <w:t>(24)</w:t>
      </w:r>
      <w:r w:rsidR="00903DAD" w:rsidRPr="00250353">
        <w:fldChar w:fldCharType="end"/>
      </w:r>
      <w:r w:rsidR="00A409DC" w:rsidRPr="00250353">
        <w:t xml:space="preserve"> not only with regard to writing exams but </w:t>
      </w:r>
      <w:r w:rsidR="00081E1A" w:rsidRPr="00250353">
        <w:t xml:space="preserve">for </w:t>
      </w:r>
      <w:r w:rsidR="00A409DC" w:rsidRPr="00250353">
        <w:t>interact</w:t>
      </w:r>
      <w:r w:rsidR="00081E1A" w:rsidRPr="00250353">
        <w:t>ing</w:t>
      </w:r>
      <w:r w:rsidR="00A409DC" w:rsidRPr="00250353">
        <w:t xml:space="preserve"> with other students</w:t>
      </w:r>
      <w:r w:rsidR="00316942" w:rsidRPr="00250353">
        <w:t xml:space="preserve"> </w:t>
      </w:r>
      <w:r w:rsidR="00903DAD" w:rsidRPr="00250353">
        <w:fldChar w:fldCharType="begin"/>
      </w:r>
      <w:r w:rsidR="00EA349D">
        <w:instrText xml:space="preserve"> ADDIN REFMGR.CITE &lt;Refman&gt;&lt;Cite&gt;&lt;Author&gt;Young&lt;/Author&gt;&lt;Year&gt;2013&lt;/Year&gt;&lt;RecNum&gt;38&lt;/RecNum&gt;&lt;IDText&gt;Success factors for international postgraduate students&amp;apos; adjustment: exploring the roles of intercultural competence, language proficiency, social contact and social support&lt;/IDText&gt;&lt;MDL Ref_Type="Journal"&gt;&lt;Ref_Type&gt;Journal&lt;/Ref_Type&gt;&lt;Ref_ID&gt;38&lt;/Ref_ID&gt;&lt;Title_Primary&gt;Success factors for international postgraduate students&amp;apos; adjustment: exploring the roles of intercultural competence, language proficiency, social contact and social support&lt;/Title_Primary&gt;&lt;Authors_Primary&gt;Young,T.J.&lt;/Authors_Primary&gt;&lt;Authors_Primary&gt;Sercombe,P.G.&lt;/Authors_Primary&gt;&lt;Authors_Primary&gt;Sachdev,I.&lt;/Authors_Primary&gt;&lt;Authors_Primary&gt;Naeb,R.&lt;/Authors_Primary&gt;&lt;Authors_Primary&gt;Schartner,A.&lt;/Authors_Primary&gt;&lt;Date_Primary&gt;2013&lt;/Date_Primary&gt;&lt;Keywords&gt;Social Support&lt;/Keywords&gt;&lt;Keywords&gt;Students&lt;/Keywords&gt;&lt;Reprint&gt;Not in File&lt;/Reprint&gt;&lt;Start_Page&gt;151&lt;/Start_Page&gt;&lt;End_Page&gt;171&lt;/End_Page&gt;&lt;Periodical&gt;European Journal of Higher Education&lt;/Periodical&gt;&lt;Volume&gt;3&lt;/Volume&gt;&lt;Issue&gt;2&lt;/Issue&gt;&lt;Publisher&gt;Taylor &amp;amp; Francis&lt;/Publisher&gt;&lt;ISSN_ISBN&gt;2156-8235&lt;/ISSN_ISBN&gt;&lt;ZZ_JournalStdAbbrev&gt;&lt;f name="System"&gt;European Journal of Higher Education&lt;/f&gt;&lt;/ZZ_JournalStdAbbrev&gt;&lt;ZZ_WorkformID&gt;1&lt;/ZZ_WorkformID&gt;&lt;/MDL&gt;&lt;/Cite&gt;&lt;/Refman&gt;</w:instrText>
      </w:r>
      <w:r w:rsidR="00903DAD" w:rsidRPr="00250353">
        <w:fldChar w:fldCharType="separate"/>
      </w:r>
      <w:r w:rsidR="00733FBA" w:rsidRPr="00250353">
        <w:rPr>
          <w:noProof/>
        </w:rPr>
        <w:t>(25)</w:t>
      </w:r>
      <w:r w:rsidR="00903DAD" w:rsidRPr="00250353">
        <w:fldChar w:fldCharType="end"/>
      </w:r>
      <w:r w:rsidR="00316942" w:rsidRPr="00250353">
        <w:t>.</w:t>
      </w:r>
      <w:r w:rsidR="00A409DC" w:rsidRPr="00250353">
        <w:t xml:space="preserve"> </w:t>
      </w:r>
      <w:r w:rsidR="00FD2B39" w:rsidRPr="00250353">
        <w:t xml:space="preserve">However, our analysis doesn’t give a clear </w:t>
      </w:r>
      <w:r w:rsidR="00174FF6">
        <w:t xml:space="preserve">indication </w:t>
      </w:r>
      <w:r w:rsidR="00FD2B39" w:rsidRPr="00250353">
        <w:t>that language is the explanation. B</w:t>
      </w:r>
      <w:r w:rsidR="00316942" w:rsidRPr="00250353">
        <w:t xml:space="preserve">aseline language skills are </w:t>
      </w:r>
      <w:r w:rsidR="00027CE3" w:rsidRPr="00250353">
        <w:t>difficult to stratify in a routine situation</w:t>
      </w:r>
      <w:r w:rsidR="006D6E7C" w:rsidRPr="00250353">
        <w:t xml:space="preserve"> and may be too imprecise to truly reflect</w:t>
      </w:r>
      <w:r w:rsidR="000D136B" w:rsidRPr="00250353">
        <w:t xml:space="preserve"> English language </w:t>
      </w:r>
      <w:r w:rsidR="006D6E7C" w:rsidRPr="00250353">
        <w:t>skills.</w:t>
      </w:r>
      <w:r w:rsidR="00027CE3" w:rsidRPr="00250353">
        <w:t xml:space="preserve"> For example</w:t>
      </w:r>
      <w:r w:rsidR="006D6E7C" w:rsidRPr="00250353">
        <w:t xml:space="preserve"> in our case</w:t>
      </w:r>
      <w:r w:rsidR="00027CE3" w:rsidRPr="00250353">
        <w:t xml:space="preserve">, UK citizens originating from non- English speaking countries </w:t>
      </w:r>
      <w:r w:rsidR="00027CE3" w:rsidRPr="00250353">
        <w:lastRenderedPageBreak/>
        <w:t>do</w:t>
      </w:r>
      <w:r w:rsidR="00081E1A" w:rsidRPr="00250353">
        <w:t xml:space="preserve"> </w:t>
      </w:r>
      <w:r w:rsidR="00027CE3" w:rsidRPr="00250353">
        <w:t>n</w:t>
      </w:r>
      <w:r w:rsidR="00081E1A" w:rsidRPr="00250353">
        <w:t>o</w:t>
      </w:r>
      <w:r w:rsidR="00027CE3" w:rsidRPr="00250353">
        <w:t xml:space="preserve">t require an IELTS test to </w:t>
      </w:r>
      <w:r w:rsidR="00B76CF6" w:rsidRPr="00250353">
        <w:t xml:space="preserve">study </w:t>
      </w:r>
      <w:r w:rsidR="00027CE3" w:rsidRPr="00250353">
        <w:t xml:space="preserve">at LSTM. </w:t>
      </w:r>
      <w:r w:rsidR="00573C01" w:rsidRPr="00250353">
        <w:t>C</w:t>
      </w:r>
      <w:r w:rsidR="00027CE3" w:rsidRPr="00250353">
        <w:t xml:space="preserve">omparing scores of different English language tests is also difficult. </w:t>
      </w:r>
      <w:r w:rsidR="009B2A0A">
        <w:t>U</w:t>
      </w:r>
      <w:r w:rsidR="00FD2B39" w:rsidRPr="00250353">
        <w:t xml:space="preserve">nmeasured variables may play a role, probably related to </w:t>
      </w:r>
      <w:r w:rsidR="009B2A0A">
        <w:t xml:space="preserve">the students’ </w:t>
      </w:r>
      <w:r w:rsidR="00FD2B39" w:rsidRPr="00250353">
        <w:t>adaptation to cultural differences in</w:t>
      </w:r>
      <w:r w:rsidR="009B2A0A">
        <w:t xml:space="preserve"> our</w:t>
      </w:r>
      <w:r w:rsidR="00FD2B39" w:rsidRPr="00250353">
        <w:t xml:space="preserve"> teaching style, given the difference</w:t>
      </w:r>
      <w:r w:rsidR="00250353" w:rsidRPr="00250353">
        <w:t>s</w:t>
      </w:r>
      <w:r w:rsidR="00FD2B39" w:rsidRPr="00250353">
        <w:t xml:space="preserve"> in performance between students with UK, </w:t>
      </w:r>
      <w:r w:rsidR="009B2A0A">
        <w:t xml:space="preserve">other </w:t>
      </w:r>
      <w:r w:rsidR="00FD2B39" w:rsidRPr="00250353">
        <w:t xml:space="preserve">European or African background. </w:t>
      </w:r>
      <w:r w:rsidR="00027CE3" w:rsidRPr="00250353">
        <w:t xml:space="preserve">  </w:t>
      </w:r>
    </w:p>
    <w:p w14:paraId="04B2FCE8" w14:textId="77777777" w:rsidR="00B12FD4" w:rsidRPr="00250353" w:rsidRDefault="00573C01" w:rsidP="00316E97">
      <w:pPr>
        <w:ind w:firstLine="720"/>
      </w:pPr>
      <w:r w:rsidRPr="00250353">
        <w:t>Furthermore, h</w:t>
      </w:r>
      <w:r w:rsidR="004243F8" w:rsidRPr="00250353">
        <w:t xml:space="preserve">ow long ago module participants graduated from medical school </w:t>
      </w:r>
      <w:r w:rsidR="000D136B" w:rsidRPr="00250353">
        <w:t>and module marks were associated</w:t>
      </w:r>
      <w:r w:rsidR="00081E1A" w:rsidRPr="00250353">
        <w:t xml:space="preserve">. </w:t>
      </w:r>
      <w:r w:rsidR="006D6E7C" w:rsidRPr="00250353">
        <w:t xml:space="preserve">Time since </w:t>
      </w:r>
      <w:r w:rsidR="006D6E7C" w:rsidRPr="00250353">
        <w:lastRenderedPageBreak/>
        <w:t xml:space="preserve">graduation </w:t>
      </w:r>
      <w:r w:rsidR="00081E1A" w:rsidRPr="00250353">
        <w:t xml:space="preserve">is </w:t>
      </w:r>
      <w:r w:rsidR="00AD11A2" w:rsidRPr="00250353">
        <w:t>also a</w:t>
      </w:r>
      <w:r w:rsidR="00934EE4" w:rsidRPr="00250353">
        <w:t xml:space="preserve"> broad variable.</w:t>
      </w:r>
      <w:r w:rsidR="004243F8" w:rsidRPr="00250353">
        <w:t xml:space="preserve"> For example, it c</w:t>
      </w:r>
      <w:r w:rsidR="00934EE4" w:rsidRPr="00250353">
        <w:t xml:space="preserve">ould </w:t>
      </w:r>
      <w:r w:rsidR="004243F8" w:rsidRPr="00250353">
        <w:t xml:space="preserve">be simply age and ageing is associated with changes in processing and memorizing information. </w:t>
      </w:r>
      <w:r w:rsidR="007C6CA2" w:rsidRPr="00250353">
        <w:t xml:space="preserve">However, evidence </w:t>
      </w:r>
      <w:r w:rsidR="00081E1A" w:rsidRPr="00250353">
        <w:t xml:space="preserve">of </w:t>
      </w:r>
      <w:r w:rsidR="007C6CA2" w:rsidRPr="00250353">
        <w:t xml:space="preserve">how age affects academic </w:t>
      </w:r>
      <w:r w:rsidR="00934EE4" w:rsidRPr="00250353">
        <w:t xml:space="preserve">performance </w:t>
      </w:r>
      <w:r w:rsidR="00701D72" w:rsidRPr="00250353">
        <w:t>is conflicting</w:t>
      </w:r>
      <w:r w:rsidR="007C6CA2" w:rsidRPr="00250353">
        <w:t xml:space="preserve"> </w:t>
      </w:r>
      <w:r w:rsidR="00903DAD" w:rsidRPr="00250353">
        <w:fldChar w:fldCharType="begin"/>
      </w:r>
      <w:r w:rsidR="00EA349D">
        <w:instrText xml:space="preserve"> ADDIN REFMGR.CITE &lt;Refman&gt;&lt;Cite&gt;&lt;Author&gt;Clark&lt;/Author&gt;&lt;Year&gt;1990&lt;/Year&gt;&lt;RecNum&gt;40&lt;/RecNum&gt;&lt;IDText&gt;Problems of retention in tertiary education&lt;/IDText&gt;&lt;MDL Ref_Type="Journal"&gt;&lt;Ref_Type&gt;Journal&lt;/Ref_Type&gt;&lt;Ref_ID&gt;40&lt;/Ref_ID&gt;&lt;Title_Primary&gt;Problems of retention in tertiary education&lt;/Title_Primary&gt;&lt;Authors_Primary&gt;Clark,E.E.&lt;/Authors_Primary&gt;&lt;Authors_Primary&gt;Ramsay,W.&lt;/Authors_Primary&gt;&lt;Date_Primary&gt;1990&lt;/Date_Primary&gt;&lt;Keywords&gt;education&lt;/Keywords&gt;&lt;Reprint&gt;Not in File&lt;/Reprint&gt;&lt;Start_Page&gt;47&lt;/Start_Page&gt;&lt;End_Page&gt;59&lt;/End_Page&gt;&lt;Periodical&gt;Education Research and Perspectives&lt;/Periodical&gt;&lt;Volume&gt;17&lt;/Volume&gt;&lt;Issue&gt;2&lt;/Issue&gt;&lt;Publisher&gt;University of Western Australia&lt;/Publisher&gt;&lt;ISSN_ISBN&gt;0311-2543&lt;/ISSN_ISBN&gt;&lt;ZZ_JournalStdAbbrev&gt;&lt;f name="System"&gt;Education Research and Perspectives&lt;/f&gt;&lt;/ZZ_JournalStdAbbrev&gt;&lt;ZZ_WorkformID&gt;1&lt;/ZZ_WorkformID&gt;&lt;/MDL&gt;&lt;/Cite&gt;&lt;Cite&gt;&lt;Author&gt;Evans&lt;/Author&gt;&lt;Year&gt;2000&lt;/Year&gt;&lt;RecNum&gt;39&lt;/RecNum&gt;&lt;IDText&gt;Planning for the transition to tertiary study: A literature review&lt;/IDText&gt;&lt;MDL Ref_Type="Journal"&gt;&lt;Ref_Type&gt;Journal&lt;/Ref_Type&gt;&lt;Ref_ID&gt;39&lt;/Ref_ID&gt;&lt;Title_Primary&gt;Planning for the transition to tertiary study: A literature review&lt;/Title_Primary&gt;&lt;Authors_Primary&gt;Evans,M.&lt;/Authors_Primary&gt;&lt;Date_Primary&gt;2000&lt;/Date_Primary&gt;&lt;Reprint&gt;Not in File&lt;/Reprint&gt;&lt;Start_Page&gt;1&lt;/Start_Page&gt;&lt;End_Page&gt;13&lt;/End_Page&gt;&lt;Periodical&gt;Journal of Institutional Research&lt;/Periodical&gt;&lt;Volume&gt;9&lt;/Volume&gt;&lt;Issue&gt;1&lt;/Issue&gt;&lt;ZZ_JournalStdAbbrev&gt;&lt;f name="System"&gt;Journal of Institutional Research&lt;/f&gt;&lt;/ZZ_JournalStdAbbrev&gt;&lt;ZZ_WorkformID&gt;1&lt;/ZZ_WorkformID&gt;&lt;/MDL&gt;&lt;/Cite&gt;&lt;/Refman&gt;</w:instrText>
      </w:r>
      <w:r w:rsidR="00903DAD" w:rsidRPr="00250353">
        <w:fldChar w:fldCharType="separate"/>
      </w:r>
      <w:r w:rsidR="00733FBA" w:rsidRPr="00250353">
        <w:rPr>
          <w:noProof/>
        </w:rPr>
        <w:t>(26;27)</w:t>
      </w:r>
      <w:r w:rsidR="00903DAD" w:rsidRPr="00250353">
        <w:fldChar w:fldCharType="end"/>
      </w:r>
      <w:r w:rsidR="00701D72" w:rsidRPr="00250353">
        <w:t>.</w:t>
      </w:r>
      <w:r w:rsidR="007C6CA2" w:rsidRPr="00250353">
        <w:t xml:space="preserve"> </w:t>
      </w:r>
      <w:r w:rsidR="004243F8" w:rsidRPr="00250353">
        <w:t xml:space="preserve">On the one hand </w:t>
      </w:r>
      <w:r w:rsidR="00B70ED1" w:rsidRPr="00250353">
        <w:t xml:space="preserve">medical school </w:t>
      </w:r>
      <w:r w:rsidR="006D6E7C" w:rsidRPr="00250353">
        <w:t xml:space="preserve">was probably </w:t>
      </w:r>
      <w:r w:rsidR="004243F8" w:rsidRPr="00250353">
        <w:t xml:space="preserve">for many </w:t>
      </w:r>
      <w:r w:rsidR="00C27917" w:rsidRPr="00250353">
        <w:t xml:space="preserve">students </w:t>
      </w:r>
      <w:r w:rsidR="004243F8" w:rsidRPr="00250353">
        <w:t xml:space="preserve">the last encounter with academic life, up to date </w:t>
      </w:r>
      <w:r w:rsidR="00F95B26" w:rsidRPr="00250353">
        <w:t xml:space="preserve">factual </w:t>
      </w:r>
      <w:r w:rsidR="00934EE4" w:rsidRPr="00250353">
        <w:t>information</w:t>
      </w:r>
      <w:r w:rsidR="004243F8" w:rsidRPr="00250353">
        <w:t xml:space="preserve">, formal learning, and assessment. On the other hand, professional life </w:t>
      </w:r>
      <w:r w:rsidR="00F95B26" w:rsidRPr="00250353">
        <w:t xml:space="preserve">offers other learning opportunities. </w:t>
      </w:r>
      <w:r w:rsidR="007700A6" w:rsidRPr="00250353">
        <w:t xml:space="preserve">Perhaps viewing this information in the context of the individual’s </w:t>
      </w:r>
      <w:r w:rsidR="00934EE4" w:rsidRPr="00250353">
        <w:lastRenderedPageBreak/>
        <w:t xml:space="preserve">academic transcripts, </w:t>
      </w:r>
      <w:r w:rsidR="00F95B26" w:rsidRPr="00250353">
        <w:t xml:space="preserve">personal statement, letters of referees, </w:t>
      </w:r>
      <w:r w:rsidR="00934EE4" w:rsidRPr="00250353">
        <w:t xml:space="preserve">and descriptions </w:t>
      </w:r>
      <w:r w:rsidR="00F95B26" w:rsidRPr="00250353">
        <w:t xml:space="preserve">of </w:t>
      </w:r>
      <w:r w:rsidR="00B70ED1" w:rsidRPr="00250353">
        <w:t xml:space="preserve">educational and </w:t>
      </w:r>
      <w:r w:rsidR="00F95B26" w:rsidRPr="00250353">
        <w:t xml:space="preserve">professional </w:t>
      </w:r>
      <w:r w:rsidR="00B70ED1" w:rsidRPr="00250353">
        <w:t xml:space="preserve">history </w:t>
      </w:r>
      <w:r w:rsidR="007700A6" w:rsidRPr="00250353">
        <w:t xml:space="preserve">will be more </w:t>
      </w:r>
      <w:r w:rsidR="00F95B26" w:rsidRPr="00250353">
        <w:t xml:space="preserve">helpful for the module convenor to get an impression of the </w:t>
      </w:r>
      <w:r w:rsidR="00B70ED1" w:rsidRPr="00250353">
        <w:t xml:space="preserve">applicant’s </w:t>
      </w:r>
      <w:r w:rsidR="00C27917" w:rsidRPr="00250353">
        <w:t>academic capabilities</w:t>
      </w:r>
      <w:r w:rsidR="007700A6" w:rsidRPr="00250353">
        <w:t>.</w:t>
      </w:r>
      <w:r w:rsidR="00F95B26" w:rsidRPr="00250353">
        <w:t xml:space="preserve"> </w:t>
      </w:r>
    </w:p>
    <w:p w14:paraId="619CFB70" w14:textId="39F263A2" w:rsidR="002B08D6" w:rsidRPr="00250353" w:rsidRDefault="002B08D6" w:rsidP="002B08D6">
      <w:pPr>
        <w:ind w:firstLine="720"/>
      </w:pPr>
      <w:r w:rsidRPr="00250353">
        <w:t>The</w:t>
      </w:r>
      <w:r w:rsidR="00B70ED1" w:rsidRPr="00250353">
        <w:t xml:space="preserve"> study has </w:t>
      </w:r>
      <w:r w:rsidRPr="00250353">
        <w:t xml:space="preserve">a number </w:t>
      </w:r>
      <w:r w:rsidR="00B70ED1" w:rsidRPr="00250353">
        <w:t xml:space="preserve">of </w:t>
      </w:r>
      <w:r w:rsidRPr="00250353">
        <w:t>limitations</w:t>
      </w:r>
      <w:r w:rsidR="00B70ED1" w:rsidRPr="00250353">
        <w:t>.</w:t>
      </w:r>
      <w:r w:rsidRPr="00250353">
        <w:t xml:space="preserve"> </w:t>
      </w:r>
      <w:r w:rsidR="007C6CA2" w:rsidRPr="00250353">
        <w:t xml:space="preserve">First, our outcome parameter module mark </w:t>
      </w:r>
      <w:r w:rsidR="005451CA" w:rsidRPr="00250353">
        <w:t>measures performance at</w:t>
      </w:r>
      <w:r w:rsidR="00AC584C">
        <w:t xml:space="preserve"> the end of the module. However</w:t>
      </w:r>
      <w:r w:rsidR="00C40857">
        <w:t>,</w:t>
      </w:r>
      <w:r w:rsidR="005451CA" w:rsidRPr="00250353">
        <w:t xml:space="preserve"> we are interested in students’ </w:t>
      </w:r>
      <w:r w:rsidR="005451CA" w:rsidRPr="00250353">
        <w:lastRenderedPageBreak/>
        <w:t xml:space="preserve">learning, the progress they make, </w:t>
      </w:r>
      <w:r w:rsidR="00AC584C">
        <w:t xml:space="preserve">and the relationship </w:t>
      </w:r>
      <w:r w:rsidR="005451CA" w:rsidRPr="00250353">
        <w:t xml:space="preserve">to </w:t>
      </w:r>
      <w:r w:rsidR="007C6CA2" w:rsidRPr="00250353">
        <w:t xml:space="preserve">our </w:t>
      </w:r>
      <w:r w:rsidR="00B70ED1" w:rsidRPr="00250353">
        <w:t>participants’</w:t>
      </w:r>
      <w:r w:rsidR="007C6CA2" w:rsidRPr="00250353">
        <w:t xml:space="preserve"> </w:t>
      </w:r>
      <w:r w:rsidR="005451CA" w:rsidRPr="00250353">
        <w:t xml:space="preserve">differing </w:t>
      </w:r>
      <w:r w:rsidR="007C6CA2" w:rsidRPr="00250353">
        <w:t>educational and professional background</w:t>
      </w:r>
      <w:r w:rsidR="00B70ED1" w:rsidRPr="00250353">
        <w:t>s</w:t>
      </w:r>
      <w:r w:rsidR="005451CA" w:rsidRPr="00250353">
        <w:t>.</w:t>
      </w:r>
      <w:r w:rsidR="00934EE4" w:rsidRPr="00250353">
        <w:t xml:space="preserve"> </w:t>
      </w:r>
      <w:r w:rsidR="00B70ED1" w:rsidRPr="00250353">
        <w:t xml:space="preserve">Their </w:t>
      </w:r>
      <w:r w:rsidR="0015107B" w:rsidRPr="00250353">
        <w:t>engagement in module</w:t>
      </w:r>
      <w:r w:rsidR="00081E1A" w:rsidRPr="00250353">
        <w:t>-</w:t>
      </w:r>
      <w:r w:rsidR="0015107B" w:rsidRPr="00250353">
        <w:t xml:space="preserve">related activities in and outside the classroom </w:t>
      </w:r>
      <w:r w:rsidR="00DB7E2B" w:rsidRPr="00250353">
        <w:t>w</w:t>
      </w:r>
      <w:r w:rsidR="00A33C80">
        <w:t xml:space="preserve">ould better </w:t>
      </w:r>
      <w:r w:rsidR="00DB7E2B" w:rsidRPr="00250353">
        <w:t>reflect</w:t>
      </w:r>
      <w:r w:rsidR="0015107B" w:rsidRPr="00250353">
        <w:t xml:space="preserve"> learning</w:t>
      </w:r>
      <w:r w:rsidR="002F4C50" w:rsidRPr="00250353">
        <w:t xml:space="preserve"> </w:t>
      </w:r>
      <w:r w:rsidR="00903DAD" w:rsidRPr="00250353">
        <w:fldChar w:fldCharType="begin"/>
      </w:r>
      <w:r w:rsidR="00EA349D">
        <w:instrText xml:space="preserve"> ADDIN REFMGR.CITE &lt;Refman&gt;&lt;Cite&gt;&lt;Author&gt;Kahu&lt;/Author&gt;&lt;Year&gt;2013&lt;/Year&gt;&lt;RecNum&gt;45&lt;/RecNum&gt;&lt;IDText&gt;Framing student engagement in higher education&lt;/IDText&gt;&lt;MDL Ref_Type="Journal"&gt;&lt;Ref_Type&gt;Journal&lt;/Ref_Type&gt;&lt;Ref_ID&gt;45&lt;/Ref_ID&gt;&lt;Title_Primary&gt;Framing student engagement in higher education&lt;/Title_Primary&gt;&lt;Authors_Primary&gt;Kahu,E.R.&lt;/Authors_Primary&gt;&lt;Date_Primary&gt;2013&lt;/Date_Primary&gt;&lt;Keywords&gt;education&lt;/Keywords&gt;&lt;Keywords&gt;Achievement&lt;/Keywords&gt;&lt;Keywords&gt;Learning&lt;/Keywords&gt;&lt;Keywords&gt;Research&lt;/Keywords&gt;&lt;Reprint&gt;Not in File&lt;/Reprint&gt;&lt;Start_Page&gt;758&lt;/Start_Page&gt;&lt;End_Page&gt;773&lt;/End_Page&gt;&lt;Periodical&gt;Studies in Higher Education&lt;/Periodical&gt;&lt;Volume&gt;38&lt;/Volume&gt;&lt;Issue&gt;5&lt;/Issue&gt;&lt;Publisher&gt;Taylor &amp;amp; Francis&lt;/Publisher&gt;&lt;ISSN_ISBN&gt;0307-5079&lt;/ISSN_ISBN&gt;&lt;ZZ_JournalStdAbbrev&gt;&lt;f name="System"&gt;Studies in Higher Education&lt;/f&gt;&lt;/ZZ_JournalStdAbbrev&gt;&lt;ZZ_WorkformID&gt;1&lt;/ZZ_WorkformID&gt;&lt;/MDL&gt;&lt;/Cite&gt;&lt;/Refman&gt;</w:instrText>
      </w:r>
      <w:r w:rsidR="00903DAD" w:rsidRPr="00250353">
        <w:fldChar w:fldCharType="separate"/>
      </w:r>
      <w:r w:rsidR="00733FBA" w:rsidRPr="00250353">
        <w:rPr>
          <w:noProof/>
        </w:rPr>
        <w:t>(28)</w:t>
      </w:r>
      <w:r w:rsidR="00903DAD" w:rsidRPr="00250353">
        <w:fldChar w:fldCharType="end"/>
      </w:r>
      <w:r w:rsidR="0015107B" w:rsidRPr="00250353">
        <w:t xml:space="preserve">, although this unfolds over time. </w:t>
      </w:r>
      <w:r w:rsidR="00A33C80">
        <w:t>In addition, the introduction of an oral exam in 2012, contributing 20% of the module mark</w:t>
      </w:r>
      <w:r w:rsidR="00174FF6">
        <w:t>,</w:t>
      </w:r>
      <w:r w:rsidR="00A33C80">
        <w:t xml:space="preserve"> may have had an impact on the grade distribution.  </w:t>
      </w:r>
      <w:r w:rsidR="0015107B" w:rsidRPr="00250353">
        <w:t xml:space="preserve">Second, we </w:t>
      </w:r>
      <w:r w:rsidR="00DB0421" w:rsidRPr="00250353">
        <w:t xml:space="preserve">only examined a very limited number of </w:t>
      </w:r>
      <w:r w:rsidR="005451CA" w:rsidRPr="00250353">
        <w:t xml:space="preserve">entry characteristics </w:t>
      </w:r>
      <w:r w:rsidR="00DB0421" w:rsidRPr="00250353">
        <w:t xml:space="preserve">to predict </w:t>
      </w:r>
      <w:r w:rsidR="005451CA" w:rsidRPr="00250353">
        <w:t>per</w:t>
      </w:r>
      <w:r w:rsidR="005451CA" w:rsidRPr="00250353">
        <w:lastRenderedPageBreak/>
        <w:t>formance</w:t>
      </w:r>
      <w:r w:rsidR="00B40ADD" w:rsidRPr="00250353">
        <w:t xml:space="preserve">. Others, such as participants’ </w:t>
      </w:r>
      <w:r w:rsidR="00DB0421" w:rsidRPr="00250353">
        <w:t>perceptions of self-effic</w:t>
      </w:r>
      <w:r w:rsidR="00A33C80">
        <w:t>acy</w:t>
      </w:r>
      <w:r w:rsidR="00934EE4" w:rsidRPr="00250353">
        <w:t>, motivation to</w:t>
      </w:r>
      <w:r w:rsidR="00DB0421" w:rsidRPr="00250353">
        <w:t xml:space="preserve"> study, prior academic success and cognitive ability </w:t>
      </w:r>
      <w:r w:rsidR="00B40ADD" w:rsidRPr="00250353">
        <w:t xml:space="preserve">were not </w:t>
      </w:r>
      <w:r w:rsidR="00A33C80">
        <w:t xml:space="preserve">available to be </w:t>
      </w:r>
      <w:r w:rsidR="00B40ADD" w:rsidRPr="00250353">
        <w:t>tested</w:t>
      </w:r>
      <w:r w:rsidR="00DB0421" w:rsidRPr="00250353">
        <w:t xml:space="preserve">. </w:t>
      </w:r>
      <w:r w:rsidR="00070AE1">
        <w:t xml:space="preserve">Whilst a wider range of background variables is desirable, as an applied study we were limited to routinely collected data. For any future extension of this study a fuller range of variables would be collected. </w:t>
      </w:r>
      <w:r w:rsidR="00DB0421" w:rsidRPr="00250353">
        <w:t>Third, our retrospective analysis misses data</w:t>
      </w:r>
      <w:r w:rsidR="00A33C80">
        <w:t>, e.g. on students’ English language skills and date of their undergraduate medical degree</w:t>
      </w:r>
      <w:r w:rsidR="002F4C50" w:rsidRPr="00250353">
        <w:t>. In future</w:t>
      </w:r>
      <w:r w:rsidR="00034A9C" w:rsidRPr="00250353">
        <w:t>,</w:t>
      </w:r>
      <w:r w:rsidR="00DB0421" w:rsidRPr="00250353">
        <w:t xml:space="preserve"> </w:t>
      </w:r>
      <w:r w:rsidR="00034A9C" w:rsidRPr="00250353">
        <w:t xml:space="preserve">relevant </w:t>
      </w:r>
      <w:r w:rsidR="00DB0421" w:rsidRPr="00250353">
        <w:t xml:space="preserve">data </w:t>
      </w:r>
      <w:r w:rsidR="002F4C50" w:rsidRPr="00250353">
        <w:t xml:space="preserve">will be collected </w:t>
      </w:r>
      <w:r w:rsidR="00DB0421" w:rsidRPr="00250353">
        <w:lastRenderedPageBreak/>
        <w:t xml:space="preserve">prospectively and </w:t>
      </w:r>
      <w:r w:rsidR="002F4C50" w:rsidRPr="00250353">
        <w:t xml:space="preserve">more </w:t>
      </w:r>
      <w:r w:rsidR="00DB0421" w:rsidRPr="00250353">
        <w:t>complete</w:t>
      </w:r>
      <w:r w:rsidR="00081E1A" w:rsidRPr="00250353">
        <w:t>ly</w:t>
      </w:r>
      <w:r w:rsidR="001769C7" w:rsidRPr="00250353">
        <w:t xml:space="preserve">, allowing a differentiated </w:t>
      </w:r>
      <w:r w:rsidR="00934EE4" w:rsidRPr="00250353">
        <w:t>view</w:t>
      </w:r>
      <w:r w:rsidR="001769C7" w:rsidRPr="00250353">
        <w:t>.</w:t>
      </w:r>
      <w:r w:rsidR="00386DF2" w:rsidRPr="00250353">
        <w:t xml:space="preserve"> Finally, </w:t>
      </w:r>
      <w:r w:rsidR="00034A9C" w:rsidRPr="00250353">
        <w:t xml:space="preserve">a </w:t>
      </w:r>
      <w:r w:rsidR="00386DF2" w:rsidRPr="00250353">
        <w:t xml:space="preserve">qualitative </w:t>
      </w:r>
      <w:r w:rsidR="002F4C50" w:rsidRPr="00250353">
        <w:t xml:space="preserve">design </w:t>
      </w:r>
      <w:r w:rsidR="00386DF2" w:rsidRPr="00250353">
        <w:t xml:space="preserve">would </w:t>
      </w:r>
      <w:r w:rsidR="00034A9C" w:rsidRPr="00250353">
        <w:t>complement our quantitative findings</w:t>
      </w:r>
      <w:r w:rsidR="00386DF2" w:rsidRPr="00250353">
        <w:t xml:space="preserve">. </w:t>
      </w:r>
      <w:r w:rsidR="001769C7" w:rsidRPr="00250353">
        <w:t xml:space="preserve"> </w:t>
      </w:r>
    </w:p>
    <w:p w14:paraId="5E66E981" w14:textId="77777777" w:rsidR="00C27917" w:rsidRPr="00250353" w:rsidRDefault="00A33C80" w:rsidP="00ED5FB6">
      <w:pPr>
        <w:ind w:firstLine="720"/>
      </w:pPr>
      <w:r>
        <w:t xml:space="preserve">The study does, however, highlight the value of interrogating course data. The module is situated at a critical stage within the programme, in the first half of the course. </w:t>
      </w:r>
      <w:r w:rsidR="00174FF6">
        <w:t xml:space="preserve">Its </w:t>
      </w:r>
      <w:r>
        <w:t xml:space="preserve">content emphasises the context of working under resource constrained settings. Therefore, it is </w:t>
      </w:r>
      <w:r>
        <w:lastRenderedPageBreak/>
        <w:t xml:space="preserve">disappointing to find from our analysis of student performance that those students who enter the programme with greater clinical working experience in these settings, the mature non-European students, tend to fare less well. In contrast, the European participants more recently graduated from medical school perform better. Why so? It may be partly explained by baseline language skills, but our analysis prompts us to reflect on the </w:t>
      </w:r>
      <w:r w:rsidR="00034404">
        <w:t xml:space="preserve">current </w:t>
      </w:r>
      <w:r>
        <w:t>assessment process</w:t>
      </w:r>
      <w:r w:rsidR="00F1170F">
        <w:t xml:space="preserve">. </w:t>
      </w:r>
      <w:r>
        <w:t xml:space="preserve">It </w:t>
      </w:r>
      <w:r w:rsidR="00034404">
        <w:t xml:space="preserve">tests </w:t>
      </w:r>
      <w:r w:rsidR="00A43142" w:rsidRPr="00250353">
        <w:t xml:space="preserve">mainly </w:t>
      </w:r>
      <w:r w:rsidR="0099479E" w:rsidRPr="00250353">
        <w:t>knowledge</w:t>
      </w:r>
      <w:r>
        <w:t xml:space="preserve"> recall alongside proficiency in writing skills</w:t>
      </w:r>
      <w:r w:rsidR="00034404">
        <w:t>,</w:t>
      </w:r>
      <w:r>
        <w:t xml:space="preserve"> </w:t>
      </w:r>
      <w:r>
        <w:lastRenderedPageBreak/>
        <w:t>and more recently</w:t>
      </w:r>
      <w:r w:rsidR="00A43142" w:rsidRPr="00250353">
        <w:t>,</w:t>
      </w:r>
      <w:r w:rsidR="0099479E" w:rsidRPr="00250353">
        <w:t xml:space="preserve"> </w:t>
      </w:r>
      <w:r w:rsidR="00034404">
        <w:t xml:space="preserve">includes an oral exam. However, if we assume that more mature, non-European students gained particular strengths from their greater clinical experience then this is not sufficiently captured by this assessment design. Is there a need to modify </w:t>
      </w:r>
      <w:r w:rsidR="00174FF6">
        <w:t>the assessment</w:t>
      </w:r>
      <w:r w:rsidR="00034404">
        <w:t xml:space="preserve"> to more effectively capture those course-relevant </w:t>
      </w:r>
      <w:r w:rsidR="00F1170F">
        <w:t xml:space="preserve">insights and </w:t>
      </w:r>
      <w:r w:rsidR="00034404">
        <w:t xml:space="preserve">skills from our more mature, non-European student cohort? </w:t>
      </w:r>
      <w:r w:rsidR="00F1170F">
        <w:t>Furthermore, g</w:t>
      </w:r>
      <w:r w:rsidR="00034404">
        <w:t>iven the position of this module at the beginning of the programme it is im</w:t>
      </w:r>
      <w:r w:rsidR="00034404">
        <w:lastRenderedPageBreak/>
        <w:t xml:space="preserve">portant that the latter do not become de-motivated by any reduction in </w:t>
      </w:r>
      <w:r w:rsidR="00551F62" w:rsidRPr="00250353">
        <w:t xml:space="preserve">performance </w:t>
      </w:r>
      <w:r w:rsidR="00903DAD" w:rsidRPr="00250353">
        <w:fldChar w:fldCharType="begin"/>
      </w:r>
      <w:r w:rsidR="00EA349D">
        <w:instrText xml:space="preserve"> ADDIN REFMGR.CITE &lt;Refman&gt;&lt;Cite&gt;&lt;Author&gt;Stewart&lt;/Author&gt;&lt;Year&gt;2015&lt;/Year&gt;&lt;RecNum&gt;28&lt;/RecNum&gt;&lt;IDText&gt;Study goals and procrastination tendencies at different stages of the undergraduate degree&lt;/IDText&gt;&lt;MDL Ref_Type="Journal"&gt;&lt;Ref_Type&gt;Journal&lt;/Ref_Type&gt;&lt;Ref_ID&gt;28&lt;/Ref_ID&gt;&lt;Title_Primary&gt;Study goals and procrastination tendencies at different stages of the undergraduate degree&lt;/Title_Primary&gt;&lt;Authors_Primary&gt;Stewart,M.&lt;/Authors_Primary&gt;&lt;Authors_Primary&gt;Stott,T.&lt;/Authors_Primary&gt;&lt;Authors_Primary&gt;Nuttall,A.M.&lt;/Authors_Primary&gt;&lt;Date_Primary&gt;2015&lt;/Date_Primary&gt;&lt;Reprint&gt;Not in File&lt;/Reprint&gt;&lt;Start_Page&gt;1&lt;/Start_Page&gt;&lt;End_Page&gt;16&lt;/End_Page&gt;&lt;Periodical&gt;Studies in Higher Education&lt;/Periodical&gt;&lt;Issue&gt;ahead-of-print&lt;/Issue&gt;&lt;Publisher&gt;Taylor &amp;amp; Francis&lt;/Publisher&gt;&lt;ISSN_ISBN&gt;0307-5079&lt;/ISSN_ISBN&gt;&lt;ZZ_JournalStdAbbrev&gt;&lt;f name="System"&gt;Studies in Higher Education&lt;/f&gt;&lt;/ZZ_JournalStdAbbrev&gt;&lt;ZZ_WorkformID&gt;1&lt;/ZZ_WorkformID&gt;&lt;/MDL&gt;&lt;/Cite&gt;&lt;/Refman&gt;</w:instrText>
      </w:r>
      <w:r w:rsidR="00903DAD" w:rsidRPr="00250353">
        <w:fldChar w:fldCharType="separate"/>
      </w:r>
      <w:r w:rsidR="00364551">
        <w:rPr>
          <w:noProof/>
        </w:rPr>
        <w:t>(29)</w:t>
      </w:r>
      <w:r w:rsidR="00903DAD" w:rsidRPr="00250353">
        <w:fldChar w:fldCharType="end"/>
      </w:r>
      <w:r w:rsidR="00AB7E39">
        <w:t xml:space="preserve"> that will prevent them from </w:t>
      </w:r>
      <w:r w:rsidR="00A43142" w:rsidRPr="00250353">
        <w:t>becom</w:t>
      </w:r>
      <w:r w:rsidR="00AB7E39">
        <w:t>ing</w:t>
      </w:r>
      <w:r w:rsidR="00A43142" w:rsidRPr="00250353">
        <w:t xml:space="preserve"> “agents for change”</w:t>
      </w:r>
      <w:r w:rsidR="00174FF6">
        <w:t xml:space="preserve"> </w:t>
      </w:r>
      <w:r w:rsidR="00903DAD" w:rsidRPr="00250353">
        <w:fldChar w:fldCharType="begin">
          <w:fldData xml:space="preserve">PFJlZm1hbj48Q2l0ZT48QXV0aG9yPkZyZW5rPC9BdXRob3I+PFllYXI+MjAxMDwvWWVhcj48UmVj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</w:fldData>
        </w:fldChar>
      </w:r>
      <w:r w:rsidR="00EA349D">
        <w:instrText xml:space="preserve"> ADDIN REFMGR.CITE </w:instrText>
      </w:r>
      <w:r w:rsidR="00903DAD">
        <w:fldChar w:fldCharType="begin">
          <w:fldData xml:space="preserve">PFJlZm1hbj48Q2l0ZT48QXV0aG9yPkZyZW5rPC9BdXRob3I+PFllYXI+MjAxMDwvWWVhcj48UmVj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</w:fldData>
        </w:fldChar>
      </w:r>
      <w:r w:rsidR="00EA349D">
        <w:instrText xml:space="preserve"> ADDIN EN.CITE.DATA </w:instrText>
      </w:r>
      <w:r w:rsidR="00903DAD">
        <w:fldChar w:fldCharType="end"/>
      </w:r>
      <w:r w:rsidR="00903DAD" w:rsidRPr="00250353">
        <w:fldChar w:fldCharType="separate"/>
      </w:r>
      <w:r w:rsidR="00733FBA" w:rsidRPr="00250353">
        <w:rPr>
          <w:noProof/>
        </w:rPr>
        <w:t>(3)</w:t>
      </w:r>
      <w:r w:rsidR="00903DAD" w:rsidRPr="00250353">
        <w:fldChar w:fldCharType="end"/>
      </w:r>
      <w:r w:rsidR="00A43142" w:rsidRPr="00250353">
        <w:t>.</w:t>
      </w:r>
      <w:r w:rsidR="00551F62" w:rsidRPr="00250353">
        <w:t xml:space="preserve"> </w:t>
      </w:r>
    </w:p>
    <w:p w14:paraId="2D18D055" w14:textId="45696C47" w:rsidR="00355746" w:rsidRPr="00250353" w:rsidRDefault="00721C70" w:rsidP="00AD11A2">
      <w:pPr>
        <w:ind w:firstLine="720"/>
      </w:pPr>
      <w:r>
        <w:t>Two interventions could help solving the issues identified</w:t>
      </w:r>
      <w:r w:rsidR="002923E7" w:rsidRPr="00250353">
        <w:t xml:space="preserve">. </w:t>
      </w:r>
      <w:r w:rsidR="00C27917" w:rsidRPr="00250353">
        <w:t>First, a</w:t>
      </w:r>
      <w:r w:rsidR="009163D2" w:rsidRPr="00250353">
        <w:t xml:space="preserve"> modified assessment strategy </w:t>
      </w:r>
      <w:r w:rsidR="00AB7E39">
        <w:t xml:space="preserve">within the confines of the learning outcomes </w:t>
      </w:r>
      <w:r w:rsidR="009163D2" w:rsidRPr="00250353">
        <w:t xml:space="preserve">needs to </w:t>
      </w:r>
      <w:r w:rsidR="00ED5FB6" w:rsidRPr="00250353">
        <w:t>a</w:t>
      </w:r>
      <w:r w:rsidR="00386DF2" w:rsidRPr="00250353">
        <w:t xml:space="preserve">ssess </w:t>
      </w:r>
      <w:r w:rsidR="005451CA" w:rsidRPr="00250353">
        <w:t>higher levels of thinking</w:t>
      </w:r>
      <w:r w:rsidR="005676A5" w:rsidRPr="00250353">
        <w:t xml:space="preserve"> </w:t>
      </w:r>
      <w:r w:rsidR="00903DAD" w:rsidRPr="00250353">
        <w:fldChar w:fldCharType="begin"/>
      </w:r>
      <w:r w:rsidR="00EA349D">
        <w:instrText xml:space="preserve"> ADDIN REFMGR.CITE &lt;Refman&gt;&lt;Cite&gt;&lt;Author&gt;Anderson&lt;/Author&gt;&lt;Year&gt;2001&lt;/Year&gt;&lt;RecNum&gt;44&lt;/RecNum&gt;&lt;IDText&gt;A taxonomy for learning, teaching, and assessing: A revision of Bloom&amp;apos;s taxonomy of educational objectives&lt;/IDText&gt;&lt;MDL Ref_Type="Book, Whole"&gt;&lt;Ref_Type&gt;Book, Whole&lt;/Ref_Type&gt;&lt;Ref_ID&gt;44&lt;/Ref_ID&gt;&lt;Title_Primary&gt;A taxonomy for learning, teaching, and assessing: A revision of Bloom&amp;apos;s taxonomy of educational objectives&lt;/Title_Primary&gt;&lt;Authors_Primary&gt;Anderson,L.W.&lt;/Authors_Primary&gt;&lt;Authors_Primary&gt;Krathwohl,D.R.&lt;/Authors_Primary&gt;&lt;Authors_Primary&gt;Bloom,B.S.&lt;/Authors_Primary&gt;&lt;Date_Primary&gt;2001&lt;/Date_Primary&gt;&lt;Keywords&gt;Learning&lt;/Keywords&gt;&lt;Reprint&gt;Not in File&lt;/Reprint&gt;&lt;Start_Page&gt;67&lt;/Start_Page&gt;&lt;End_Page&gt;68&lt;/End_Page&gt;&lt;Publisher&gt;Allyn &amp;amp; Bacon&lt;/Publisher&gt;&lt;ISSN_ISBN&gt;0321084055&lt;/ISSN_ISBN&gt;&lt;ZZ_WorkformID&gt;2&lt;/ZZ_WorkformID&gt;&lt;/MDL&gt;&lt;/Cite&gt;&lt;/Refman&gt;</w:instrText>
      </w:r>
      <w:r w:rsidR="00903DAD" w:rsidRPr="00250353">
        <w:fldChar w:fldCharType="separate"/>
      </w:r>
      <w:r w:rsidR="00364551">
        <w:rPr>
          <w:noProof/>
        </w:rPr>
        <w:t>(30)</w:t>
      </w:r>
      <w:r w:rsidR="00903DAD" w:rsidRPr="00250353">
        <w:fldChar w:fldCharType="end"/>
      </w:r>
      <w:r w:rsidR="00386DF2" w:rsidRPr="00250353">
        <w:t xml:space="preserve">. </w:t>
      </w:r>
      <w:r w:rsidR="00B4445C" w:rsidRPr="00250353">
        <w:t>A</w:t>
      </w:r>
      <w:r w:rsidR="00D70D17" w:rsidRPr="00250353">
        <w:t xml:space="preserve">re we assessing </w:t>
      </w:r>
      <w:r w:rsidR="00AB7E39">
        <w:t xml:space="preserve">the qualities we </w:t>
      </w:r>
      <w:r w:rsidR="00D7377D">
        <w:t>aim</w:t>
      </w:r>
      <w:r w:rsidR="00AB7E39">
        <w:t xml:space="preserve"> to develop among our course </w:t>
      </w:r>
      <w:r w:rsidR="00D70D17" w:rsidRPr="00250353">
        <w:t xml:space="preserve">participants? </w:t>
      </w:r>
      <w:r w:rsidR="00AB7E39">
        <w:t xml:space="preserve">We will place greater emphasis on the </w:t>
      </w:r>
      <w:r w:rsidR="00701D72" w:rsidRPr="00250353">
        <w:lastRenderedPageBreak/>
        <w:t>critical thinking, judgement and decision</w:t>
      </w:r>
      <w:r w:rsidR="00081E1A" w:rsidRPr="00250353">
        <w:t>-</w:t>
      </w:r>
      <w:r w:rsidR="00701D72" w:rsidRPr="00250353">
        <w:t xml:space="preserve">making </w:t>
      </w:r>
      <w:r w:rsidR="00364551">
        <w:t xml:space="preserve">that </w:t>
      </w:r>
      <w:r w:rsidR="00701D72" w:rsidRPr="00250353">
        <w:t xml:space="preserve">will </w:t>
      </w:r>
      <w:r w:rsidR="00364551">
        <w:t>allow the experiential knowledge of the more mature, non-European students to be recognised.</w:t>
      </w:r>
      <w:r w:rsidR="00174FF6">
        <w:t xml:space="preserve"> </w:t>
      </w:r>
      <w:r w:rsidR="00364551">
        <w:t xml:space="preserve">The </w:t>
      </w:r>
      <w:r w:rsidR="007578E1" w:rsidRPr="00CD176F">
        <w:t>introduc</w:t>
      </w:r>
      <w:r w:rsidR="00364551">
        <w:t xml:space="preserve">tion of the </w:t>
      </w:r>
      <w:r w:rsidR="007578E1" w:rsidRPr="00CD176F">
        <w:t>oral exam</w:t>
      </w:r>
      <w:r w:rsidR="00364551">
        <w:t xml:space="preserve"> may have helped lessen the emphasis on writing ability</w:t>
      </w:r>
      <w:r w:rsidR="007578E1" w:rsidRPr="00CD176F">
        <w:t xml:space="preserve"> </w:t>
      </w:r>
      <w:r w:rsidR="00364551">
        <w:t>and</w:t>
      </w:r>
      <w:r w:rsidR="007578E1" w:rsidRPr="00CD176F">
        <w:t xml:space="preserve"> </w:t>
      </w:r>
      <w:r w:rsidR="00174FF6">
        <w:t xml:space="preserve">already </w:t>
      </w:r>
      <w:r w:rsidR="007578E1" w:rsidRPr="00CD176F">
        <w:t>provide</w:t>
      </w:r>
      <w:r w:rsidR="00364551">
        <w:t>s</w:t>
      </w:r>
      <w:r w:rsidR="007578E1" w:rsidRPr="00CD176F">
        <w:t xml:space="preserve"> opportunities for students to apply their knowledge critically </w:t>
      </w:r>
      <w:r w:rsidR="00903DAD">
        <w:fldChar w:fldCharType="begin">
          <w:fldData xml:space="preserve">PFJlZm1hbj48Q2l0ZT48QXV0aG9yPk5hcXZpPC9BdXRob3I+PFllYXI+MjAxNDwvWWVhcj48UmVj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</w:fldData>
        </w:fldChar>
      </w:r>
      <w:r w:rsidR="00EA349D">
        <w:instrText xml:space="preserve"> ADDIN REFMGR.CITE </w:instrText>
      </w:r>
      <w:r w:rsidR="00903DAD">
        <w:fldChar w:fldCharType="begin">
          <w:fldData xml:space="preserve">PFJlZm1hbj48Q2l0ZT48QXV0aG9yPk5hcXZpPC9BdXRob3I+PFllYXI+MjAxNDwvWWVhcj48UmVj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</w:fldData>
        </w:fldChar>
      </w:r>
      <w:r w:rsidR="00EA349D">
        <w:instrText xml:space="preserve"> ADDIN EN.CITE.DATA </w:instrText>
      </w:r>
      <w:r w:rsidR="00903DAD">
        <w:fldChar w:fldCharType="end"/>
      </w:r>
      <w:r w:rsidR="00903DAD">
        <w:fldChar w:fldCharType="separate"/>
      </w:r>
      <w:r w:rsidR="00364551">
        <w:rPr>
          <w:noProof/>
        </w:rPr>
        <w:t>(31;32)</w:t>
      </w:r>
      <w:r w:rsidR="00903DAD">
        <w:fldChar w:fldCharType="end"/>
      </w:r>
      <w:r w:rsidR="007578E1" w:rsidRPr="00CD176F">
        <w:t>.</w:t>
      </w:r>
      <w:r w:rsidR="007B1B8B">
        <w:t xml:space="preserve"> </w:t>
      </w:r>
      <w:r w:rsidR="00C27917" w:rsidRPr="00250353">
        <w:t xml:space="preserve">Second, we should </w:t>
      </w:r>
      <w:r w:rsidR="00ED5FB6" w:rsidRPr="00250353">
        <w:t>a</w:t>
      </w:r>
      <w:r w:rsidR="00B4445C" w:rsidRPr="00250353">
        <w:t xml:space="preserve">ssess </w:t>
      </w:r>
      <w:r w:rsidR="00C27917" w:rsidRPr="00250353">
        <w:t xml:space="preserve">learning </w:t>
      </w:r>
      <w:r w:rsidR="00B4445C" w:rsidRPr="00250353">
        <w:t xml:space="preserve">progress rather than </w:t>
      </w:r>
      <w:r w:rsidR="005451CA" w:rsidRPr="00250353">
        <w:t>end of module performance</w:t>
      </w:r>
      <w:r w:rsidR="00B4445C" w:rsidRPr="00250353">
        <w:t xml:space="preserve">. </w:t>
      </w:r>
      <w:r w:rsidR="00364551">
        <w:t>F</w:t>
      </w:r>
      <w:r w:rsidR="00C27917" w:rsidRPr="00250353">
        <w:t>ormal f</w:t>
      </w:r>
      <w:r w:rsidR="00386DF2" w:rsidRPr="00250353">
        <w:t xml:space="preserve">ormative </w:t>
      </w:r>
      <w:r w:rsidR="00C27917" w:rsidRPr="00250353">
        <w:t xml:space="preserve">feedback </w:t>
      </w:r>
      <w:r w:rsidR="00386DF2" w:rsidRPr="00250353">
        <w:t>and summative assessment</w:t>
      </w:r>
      <w:r w:rsidR="00220DDE" w:rsidRPr="00250353">
        <w:t>s</w:t>
      </w:r>
      <w:r w:rsidR="00386DF2" w:rsidRPr="00250353">
        <w:t xml:space="preserve"> </w:t>
      </w:r>
      <w:r w:rsidR="00C27917" w:rsidRPr="00250353">
        <w:t xml:space="preserve">spread </w:t>
      </w:r>
      <w:r w:rsidR="00386DF2" w:rsidRPr="00250353">
        <w:t xml:space="preserve">over the </w:t>
      </w:r>
      <w:r w:rsidR="00C27917" w:rsidRPr="00250353">
        <w:t xml:space="preserve">entire </w:t>
      </w:r>
      <w:r w:rsidR="00386DF2" w:rsidRPr="00250353">
        <w:t xml:space="preserve">course of the module </w:t>
      </w:r>
      <w:r w:rsidR="00364551">
        <w:t>w</w:t>
      </w:r>
      <w:r w:rsidR="008E00A0">
        <w:t xml:space="preserve">ould </w:t>
      </w:r>
      <w:r w:rsidR="00C27917" w:rsidRPr="00250353">
        <w:t xml:space="preserve">better </w:t>
      </w:r>
      <w:r w:rsidR="00386DF2" w:rsidRPr="00250353">
        <w:t xml:space="preserve">monitor </w:t>
      </w:r>
      <w:r w:rsidR="00C27917" w:rsidRPr="00250353">
        <w:lastRenderedPageBreak/>
        <w:t>students’ learning</w:t>
      </w:r>
      <w:r w:rsidR="00364551">
        <w:t xml:space="preserve"> and identify struggling under-performing students at an earlier stage</w:t>
      </w:r>
      <w:r w:rsidR="00386DF2" w:rsidRPr="00250353">
        <w:t xml:space="preserve">. </w:t>
      </w:r>
      <w:r w:rsidR="00904258">
        <w:t xml:space="preserve">For this purpose, students’ group work could be assessed summatively although capturing individuals’ contributions is challenging </w:t>
      </w:r>
      <w:r w:rsidR="00903DAD">
        <w:fldChar w:fldCharType="begin"/>
      </w:r>
      <w:r w:rsidR="00EA349D">
        <w:instrText xml:space="preserve"> ADDIN REFMGR.CITE &lt;Refman&gt;&lt;Cite&gt;&lt;Author&gt;Davies&lt;/Author&gt;&lt;Year&gt;2009&lt;/Year&gt;&lt;RecNum&gt;67&lt;/RecNum&gt;&lt;IDText&gt;Groupwork as a form of assessment: common problems and recommended solutions&lt;/IDText&gt;&lt;MDL Ref_Type="Journal"&gt;&lt;Ref_Type&gt;Journal&lt;/Ref_Type&gt;&lt;Ref_ID&gt;67&lt;/Ref_ID&gt;&lt;Title_Primary&gt;Groupwork as a form of assessment: common problems and recommended solutions&lt;/Title_Primary&gt;&lt;Authors_Primary&gt;Davies,W.Martin&lt;/Authors_Primary&gt;&lt;Date_Primary&gt;2009&lt;/Date_Primary&gt;&lt;Reprint&gt;Not in File&lt;/Reprint&gt;&lt;Start_Page&gt;563&lt;/Start_Page&gt;&lt;End_Page&gt;584&lt;/End_Page&gt;&lt;Periodical&gt;Higher Education&lt;/Periodical&gt;&lt;Volume&gt;58&lt;/Volume&gt;&lt;Issue&gt;4&lt;/Issue&gt;&lt;Publisher&gt;Springer&lt;/Publisher&gt;&lt;ISSN_ISBN&gt;0018-1560&lt;/ISSN_ISBN&gt;&lt;ZZ_JournalStdAbbrev&gt;&lt;f name="System"&gt;Higher Education&lt;/f&gt;&lt;/ZZ_JournalStdAbbrev&gt;&lt;ZZ_WorkformID&gt;1&lt;/ZZ_WorkformID&gt;&lt;/MDL&gt;&lt;/Cite&gt;&lt;/Refman&gt;</w:instrText>
      </w:r>
      <w:r w:rsidR="00903DAD">
        <w:fldChar w:fldCharType="separate"/>
      </w:r>
      <w:r w:rsidR="00904258">
        <w:rPr>
          <w:noProof/>
        </w:rPr>
        <w:t>(33)</w:t>
      </w:r>
      <w:r w:rsidR="00903DAD">
        <w:fldChar w:fldCharType="end"/>
      </w:r>
      <w:r w:rsidR="00904258">
        <w:t xml:space="preserve">. </w:t>
      </w:r>
      <w:r w:rsidR="00A919F5" w:rsidRPr="00250353">
        <w:t xml:space="preserve">In summary, </w:t>
      </w:r>
      <w:r w:rsidR="00AC584C">
        <w:t>we have de</w:t>
      </w:r>
      <w:r w:rsidR="00885DDF">
        <w:t xml:space="preserve">veloped </w:t>
      </w:r>
      <w:r w:rsidR="00AC584C">
        <w:t xml:space="preserve">an evidence base </w:t>
      </w:r>
      <w:r w:rsidR="005451CA" w:rsidRPr="00250353">
        <w:t xml:space="preserve">for </w:t>
      </w:r>
      <w:r w:rsidR="00364551">
        <w:t xml:space="preserve">tailoring our module </w:t>
      </w:r>
      <w:r w:rsidR="003D2083">
        <w:t>delivery to</w:t>
      </w:r>
      <w:r w:rsidR="00885DDF">
        <w:t xml:space="preserve"> </w:t>
      </w:r>
      <w:r w:rsidR="002923E7" w:rsidRPr="00250353">
        <w:t xml:space="preserve">support students who graduated many years ago and have </w:t>
      </w:r>
      <w:r w:rsidR="00C11647" w:rsidRPr="00250353">
        <w:t xml:space="preserve">a </w:t>
      </w:r>
      <w:r w:rsidR="00A919F5" w:rsidRPr="00250353">
        <w:t>non-European background.</w:t>
      </w:r>
      <w:r w:rsidR="002923E7" w:rsidRPr="00250353">
        <w:t xml:space="preserve"> </w:t>
      </w:r>
      <w:r w:rsidR="00AC584C">
        <w:t>Looking forward, a</w:t>
      </w:r>
      <w:r w:rsidR="00A919F5" w:rsidRPr="00250353">
        <w:t xml:space="preserve"> modified assessment </w:t>
      </w:r>
      <w:r w:rsidR="00AC584C">
        <w:t xml:space="preserve">strategy </w:t>
      </w:r>
      <w:r w:rsidR="00A919F5" w:rsidRPr="00250353">
        <w:t xml:space="preserve">could </w:t>
      </w:r>
      <w:r w:rsidR="00CB0A9E" w:rsidRPr="00250353">
        <w:t>evaluat</w:t>
      </w:r>
      <w:r w:rsidR="00D95026" w:rsidRPr="00250353">
        <w:t>e</w:t>
      </w:r>
      <w:r w:rsidR="00CB0A9E" w:rsidRPr="00250353">
        <w:t xml:space="preserve"> </w:t>
      </w:r>
      <w:r w:rsidR="00A43142" w:rsidRPr="00250353">
        <w:t xml:space="preserve">our </w:t>
      </w:r>
      <w:r w:rsidR="00CB0A9E" w:rsidRPr="00250353">
        <w:t xml:space="preserve">students’ </w:t>
      </w:r>
      <w:r w:rsidR="00885DDF">
        <w:t xml:space="preserve">varied </w:t>
      </w:r>
      <w:r w:rsidR="00CB0A9E" w:rsidRPr="00250353">
        <w:t>abilities</w:t>
      </w:r>
      <w:r w:rsidR="00A919F5" w:rsidRPr="00250353">
        <w:t xml:space="preserve"> more </w:t>
      </w:r>
      <w:r w:rsidR="00A919F5" w:rsidRPr="00250353">
        <w:lastRenderedPageBreak/>
        <w:t>comprehensively</w:t>
      </w:r>
      <w:r w:rsidR="003A005F" w:rsidRPr="00250353">
        <w:t>,</w:t>
      </w:r>
      <w:r w:rsidR="00220DDE" w:rsidRPr="00250353">
        <w:t xml:space="preserve"> </w:t>
      </w:r>
      <w:r w:rsidR="003A005F" w:rsidRPr="00250353">
        <w:t xml:space="preserve">and </w:t>
      </w:r>
      <w:r w:rsidR="00D95026" w:rsidRPr="00250353">
        <w:t xml:space="preserve">better </w:t>
      </w:r>
      <w:r w:rsidR="00220DDE" w:rsidRPr="00250353">
        <w:t>prepare</w:t>
      </w:r>
      <w:r w:rsidR="003A005F" w:rsidRPr="00250353">
        <w:t xml:space="preserve"> LSTM postgraduates for the tasks ahead</w:t>
      </w:r>
      <w:r w:rsidR="00CB0A9E" w:rsidRPr="00250353">
        <w:t xml:space="preserve">. </w:t>
      </w:r>
    </w:p>
    <w:p w14:paraId="2BFD17E2" w14:textId="77777777" w:rsidR="00A119FF" w:rsidRPr="00250353" w:rsidRDefault="00A119FF"/>
    <w:p w14:paraId="278A0C20" w14:textId="77777777" w:rsidR="004B30B9" w:rsidRPr="00250353" w:rsidRDefault="00190605">
      <w:r w:rsidRPr="00250353">
        <w:t>Acknowledgement</w:t>
      </w:r>
    </w:p>
    <w:p w14:paraId="75FFE4FD" w14:textId="77777777" w:rsidR="00190605" w:rsidRPr="00250353" w:rsidRDefault="00190605" w:rsidP="00ED5FB6">
      <w:pPr>
        <w:ind w:firstLine="720"/>
      </w:pPr>
      <w:r w:rsidRPr="00250353">
        <w:t>Lal</w:t>
      </w:r>
      <w:r w:rsidR="00ED5FB6" w:rsidRPr="00250353">
        <w:t>ith</w:t>
      </w:r>
      <w:r w:rsidRPr="00250353">
        <w:t xml:space="preserve"> Wijedor</w:t>
      </w:r>
      <w:r w:rsidR="00ED5FB6" w:rsidRPr="00250353">
        <w:t xml:space="preserve">u contributed to the </w:t>
      </w:r>
      <w:r w:rsidR="00A919F5" w:rsidRPr="00250353">
        <w:t xml:space="preserve">Trop 938 </w:t>
      </w:r>
      <w:r w:rsidR="00ED5FB6" w:rsidRPr="00250353">
        <w:t>module review in 2009/10 and Karen Eves helped with data collection.</w:t>
      </w:r>
    </w:p>
    <w:p w14:paraId="7500B50B" w14:textId="77777777" w:rsidR="004B30B9" w:rsidRDefault="004B30B9"/>
    <w:p w14:paraId="372E6002" w14:textId="77777777" w:rsidR="004B29C9" w:rsidRDefault="004B29C9"/>
    <w:p w14:paraId="0925EDB1" w14:textId="77777777" w:rsidR="004B29C9" w:rsidRDefault="004B29C9"/>
    <w:p w14:paraId="0F1C654A" w14:textId="77777777" w:rsidR="004B29C9" w:rsidRDefault="004B29C9"/>
    <w:p w14:paraId="4F666E05" w14:textId="77777777" w:rsidR="004B29C9" w:rsidRDefault="004B29C9"/>
    <w:p w14:paraId="2797A11E" w14:textId="77777777" w:rsidR="004B29C9" w:rsidRPr="00250353" w:rsidRDefault="004B29C9"/>
    <w:p w14:paraId="7F0CB391" w14:textId="77777777" w:rsidR="00EA349D" w:rsidRPr="00EA349D" w:rsidRDefault="00903DAD" w:rsidP="00EA349D">
      <w:pPr>
        <w:jc w:val="center"/>
        <w:rPr>
          <w:rFonts w:ascii="Calibri" w:hAnsi="Calibri"/>
          <w:noProof/>
        </w:rPr>
      </w:pPr>
      <w:r w:rsidRPr="00250353">
        <w:fldChar w:fldCharType="begin"/>
      </w:r>
      <w:r w:rsidR="004B30B9" w:rsidRPr="00250353">
        <w:instrText xml:space="preserve"> ADDIN REFMGR.REFLIST </w:instrText>
      </w:r>
      <w:r w:rsidRPr="00250353">
        <w:fldChar w:fldCharType="separate"/>
      </w:r>
      <w:r w:rsidR="00EA349D" w:rsidRPr="00EA349D">
        <w:rPr>
          <w:rFonts w:ascii="Calibri" w:hAnsi="Calibri"/>
          <w:noProof/>
        </w:rPr>
        <w:t>Reference List</w:t>
      </w:r>
    </w:p>
    <w:p w14:paraId="2551C04E" w14:textId="77777777" w:rsidR="00EA349D" w:rsidRPr="00EA349D" w:rsidRDefault="00EA349D" w:rsidP="00EA349D">
      <w:pPr>
        <w:jc w:val="center"/>
        <w:rPr>
          <w:rFonts w:ascii="Calibri" w:hAnsi="Calibri"/>
          <w:noProof/>
        </w:rPr>
      </w:pPr>
    </w:p>
    <w:p w14:paraId="4C4B4947" w14:textId="77777777" w:rsidR="00EA349D" w:rsidRDefault="00EA349D" w:rsidP="00EA349D">
      <w:pPr>
        <w:tabs>
          <w:tab w:val="right" w:pos="540"/>
          <w:tab w:val="left" w:pos="720"/>
        </w:tabs>
        <w:spacing w:after="0" w:line="240" w:lineRule="auto"/>
        <w:ind w:left="720" w:hanging="720"/>
        <w:rPr>
          <w:rFonts w:ascii="Calibri" w:hAnsi="Calibri"/>
          <w:noProof/>
        </w:rPr>
      </w:pPr>
      <w:r>
        <w:rPr>
          <w:rFonts w:ascii="Calibri" w:hAnsi="Calibri"/>
          <w:noProof/>
        </w:rPr>
        <w:tab/>
        <w:t xml:space="preserve">(1) </w:t>
      </w:r>
      <w:r>
        <w:rPr>
          <w:rFonts w:ascii="Calibri" w:hAnsi="Calibri"/>
          <w:noProof/>
        </w:rPr>
        <w:tab/>
        <w:t xml:space="preserve">World Health Organization. Transforming and scaling up health professionals' education and training: World Health </w:t>
      </w:r>
      <w:r>
        <w:rPr>
          <w:rFonts w:ascii="Calibri" w:hAnsi="Calibri"/>
          <w:noProof/>
        </w:rPr>
        <w:lastRenderedPageBreak/>
        <w:t xml:space="preserve">Organization guidelines 2013.  2013.  World Health Organization. </w:t>
      </w:r>
    </w:p>
    <w:p w14:paraId="557A32D1" w14:textId="77777777" w:rsidR="001510EB" w:rsidRDefault="001510EB" w:rsidP="00EA349D">
      <w:pPr>
        <w:tabs>
          <w:tab w:val="right" w:pos="540"/>
          <w:tab w:val="left" w:pos="720"/>
        </w:tabs>
        <w:spacing w:after="0" w:line="240" w:lineRule="auto"/>
        <w:ind w:left="720" w:hanging="720"/>
        <w:rPr>
          <w:rFonts w:ascii="Calibri" w:hAnsi="Calibri"/>
          <w:noProof/>
        </w:rPr>
      </w:pPr>
    </w:p>
    <w:p w14:paraId="5FFB0C84" w14:textId="77777777" w:rsidR="00EA349D" w:rsidRDefault="00EA349D" w:rsidP="002965B9">
      <w:pPr>
        <w:tabs>
          <w:tab w:val="right" w:pos="540"/>
          <w:tab w:val="left" w:pos="720"/>
        </w:tabs>
        <w:spacing w:after="240" w:line="240" w:lineRule="auto"/>
        <w:ind w:left="720" w:hanging="720"/>
        <w:rPr>
          <w:rFonts w:ascii="Calibri" w:hAnsi="Calibri"/>
          <w:noProof/>
        </w:rPr>
      </w:pPr>
      <w:r>
        <w:rPr>
          <w:rFonts w:ascii="Calibri" w:hAnsi="Calibri"/>
          <w:noProof/>
        </w:rPr>
        <w:tab/>
        <w:t xml:space="preserve">(2) </w:t>
      </w:r>
      <w:r>
        <w:rPr>
          <w:rFonts w:ascii="Calibri" w:hAnsi="Calibri"/>
          <w:noProof/>
        </w:rPr>
        <w:tab/>
        <w:t xml:space="preserve">World Health Organization. The world health report 2006: working together for health.  2006.  Geneva: World Health Organization. </w:t>
      </w:r>
    </w:p>
    <w:p w14:paraId="793CBFE0"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r>
      <w:r w:rsidRPr="002965B9">
        <w:rPr>
          <w:rFonts w:ascii="Calibri" w:hAnsi="Calibri"/>
          <w:noProof/>
          <w:lang w:val="de-DE"/>
        </w:rPr>
        <w:t xml:space="preserve">(3) </w:t>
      </w:r>
      <w:r w:rsidRPr="002965B9">
        <w:rPr>
          <w:rFonts w:ascii="Calibri" w:hAnsi="Calibri"/>
          <w:noProof/>
          <w:lang w:val="de-DE"/>
        </w:rPr>
        <w:tab/>
        <w:t xml:space="preserve">Frenk J, Chen L, Bhutta ZA, Cohen J, Crisp N, Evans T, et al. </w:t>
      </w:r>
      <w:r>
        <w:rPr>
          <w:rFonts w:ascii="Calibri" w:hAnsi="Calibri"/>
          <w:noProof/>
        </w:rPr>
        <w:t xml:space="preserve">Health professionals for a new century: transforming education to strengthen health systems in an </w:t>
      </w:r>
      <w:r>
        <w:rPr>
          <w:rFonts w:ascii="Calibri" w:hAnsi="Calibri"/>
          <w:noProof/>
        </w:rPr>
        <w:lastRenderedPageBreak/>
        <w:t>interdependent world. Lancet 2010 Dec 4;376(9756):1923-58.</w:t>
      </w:r>
    </w:p>
    <w:p w14:paraId="2A99F3AE"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4) </w:t>
      </w:r>
      <w:r>
        <w:rPr>
          <w:rFonts w:ascii="Calibri" w:hAnsi="Calibri"/>
          <w:noProof/>
        </w:rPr>
        <w:tab/>
        <w:t>Harmer A, Lee K, Petty N. Global health education in the United Kingdom: a review of university undergraduate and postgraduate programmes and courses. Public Health 2015 Mar 3.</w:t>
      </w:r>
    </w:p>
    <w:p w14:paraId="6F262510"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5) </w:t>
      </w:r>
      <w:r>
        <w:rPr>
          <w:rFonts w:ascii="Calibri" w:hAnsi="Calibri"/>
          <w:noProof/>
        </w:rPr>
        <w:tab/>
        <w:t>Plugge E, Cole D. Oxford graduates' perceptions of a global health master's degree: a case study. Hum Resour Health 2011;9:26.</w:t>
      </w:r>
    </w:p>
    <w:p w14:paraId="2568C243"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lastRenderedPageBreak/>
        <w:tab/>
        <w:t xml:space="preserve">(6) </w:t>
      </w:r>
      <w:r>
        <w:rPr>
          <w:rFonts w:ascii="Calibri" w:hAnsi="Calibri"/>
          <w:noProof/>
        </w:rPr>
        <w:tab/>
        <w:t>Gerstel L, Zwanikken PA, Hoffman A, Diederichs C, Borchert M, Peterhans B. Fifteen years of the tropEd Masters in International Health programme: what has it delivered? Results of an alumni survey of masters students in international health. Trop Med Int Health 2013 Mar;18(3):377-84.</w:t>
      </w:r>
    </w:p>
    <w:p w14:paraId="3EF14A19"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7) </w:t>
      </w:r>
      <w:r>
        <w:rPr>
          <w:rFonts w:ascii="Calibri" w:hAnsi="Calibri"/>
          <w:noProof/>
        </w:rPr>
        <w:tab/>
        <w:t xml:space="preserve">Zwanikken PA, Huong NT, Ying XH, Alexander L, Wadidi MS, Magana-Valladares L, et al. Outcome and impact of Master of Public Health programs </w:t>
      </w:r>
      <w:r>
        <w:rPr>
          <w:rFonts w:ascii="Calibri" w:hAnsi="Calibri"/>
          <w:noProof/>
        </w:rPr>
        <w:lastRenderedPageBreak/>
        <w:t>across six countries: education for change. Hum Resour Health 2014;12:40.</w:t>
      </w:r>
    </w:p>
    <w:p w14:paraId="49B47F0B"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8) </w:t>
      </w:r>
      <w:r>
        <w:rPr>
          <w:rFonts w:ascii="Calibri" w:hAnsi="Calibri"/>
          <w:noProof/>
        </w:rPr>
        <w:tab/>
        <w:t>Ijsselmuiden CB, Nchinda TC, Duale S, Tumwesigye NM, Serwadda D. Mapping Africa's advanced public health education capacity: the AfriHealth project. Bull World Health Organ 2007 Dec;85(12):914-22.</w:t>
      </w:r>
    </w:p>
    <w:p w14:paraId="2C7A9A4B"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9) </w:t>
      </w:r>
      <w:r>
        <w:rPr>
          <w:rFonts w:ascii="Calibri" w:hAnsi="Calibri"/>
          <w:noProof/>
        </w:rPr>
        <w:tab/>
        <w:t xml:space="preserve">Kellerman R, Klipstein-Grobusch K, Weiner R, Wayling S, Fonn S. Investing in African research training institutions </w:t>
      </w:r>
      <w:r>
        <w:rPr>
          <w:rFonts w:ascii="Calibri" w:hAnsi="Calibri"/>
          <w:noProof/>
        </w:rPr>
        <w:lastRenderedPageBreak/>
        <w:t>creates sustainable capacity for Africa: the case of the University of the Witwatersrand School of Public Health masters programme in epidemiology and biostatistics. Health Res Policy Syst 2012;10(1):11.</w:t>
      </w:r>
    </w:p>
    <w:p w14:paraId="767E0C27"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10) </w:t>
      </w:r>
      <w:r>
        <w:rPr>
          <w:rFonts w:ascii="Calibri" w:hAnsi="Calibri"/>
          <w:noProof/>
        </w:rPr>
        <w:tab/>
        <w:t>Wickramasinghe DP, Samarasekera DN. Factors influencing the approaches to studying of preclinical and clinical students and postgraduate trainees. BMC Med Educ 2011;11:22.</w:t>
      </w:r>
    </w:p>
    <w:p w14:paraId="5CA53D5C"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lastRenderedPageBreak/>
        <w:tab/>
        <w:t xml:space="preserve">(11) </w:t>
      </w:r>
      <w:r>
        <w:rPr>
          <w:rFonts w:ascii="Calibri" w:hAnsi="Calibri"/>
          <w:noProof/>
        </w:rPr>
        <w:tab/>
        <w:t>Miller PJ. ´Malaria, Liverpool´. 1 ed. Liverpool: Liverpool School of Tropical Medicine; 1998. p. 55-69.</w:t>
      </w:r>
    </w:p>
    <w:p w14:paraId="4A2FE2BD"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12) </w:t>
      </w:r>
      <w:r>
        <w:rPr>
          <w:rFonts w:ascii="Calibri" w:hAnsi="Calibri"/>
          <w:noProof/>
        </w:rPr>
        <w:tab/>
        <w:t>Freeman S, Eddy SL, McDonough M, Smith MK, Okoroafor N, Jordt H, et al. Active learning increases student performance in science, engineering, and mathematics. Proc Natl Acad Sci U S A 2014 Jun 10;111(23):8410-5.</w:t>
      </w:r>
    </w:p>
    <w:p w14:paraId="2A1A5137"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13) </w:t>
      </w:r>
      <w:r>
        <w:rPr>
          <w:rFonts w:ascii="Calibri" w:hAnsi="Calibri"/>
          <w:noProof/>
        </w:rPr>
        <w:tab/>
        <w:t xml:space="preserve">Murad MH, Coto-Yglesias F, Varkey P, Prokop LJ, Murad AL. The effectiveness of </w:t>
      </w:r>
      <w:r>
        <w:rPr>
          <w:rFonts w:ascii="Calibri" w:hAnsi="Calibri"/>
          <w:noProof/>
        </w:rPr>
        <w:lastRenderedPageBreak/>
        <w:t>self-directed learning in health professions education: a systematic review. Med Educ 2010 Nov;44(11):1057-68.</w:t>
      </w:r>
    </w:p>
    <w:p w14:paraId="4EAA7BAD"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14) </w:t>
      </w:r>
      <w:r>
        <w:rPr>
          <w:rFonts w:ascii="Calibri" w:hAnsi="Calibri"/>
          <w:noProof/>
        </w:rPr>
        <w:tab/>
        <w:t>Garrison DR, Vaughan ND. Blended learning in higher education: Framework, principles, and guidelines. John Wiley &amp; Sons; 2008.</w:t>
      </w:r>
    </w:p>
    <w:p w14:paraId="7D578DBC" w14:textId="77777777" w:rsidR="00EA349D" w:rsidRDefault="00EA349D" w:rsidP="00EA349D">
      <w:pPr>
        <w:tabs>
          <w:tab w:val="right" w:pos="540"/>
          <w:tab w:val="left" w:pos="720"/>
        </w:tabs>
        <w:spacing w:after="0" w:line="240" w:lineRule="auto"/>
        <w:ind w:left="720" w:hanging="720"/>
        <w:rPr>
          <w:rFonts w:ascii="Calibri" w:hAnsi="Calibri"/>
          <w:noProof/>
        </w:rPr>
      </w:pPr>
      <w:r>
        <w:rPr>
          <w:rFonts w:ascii="Calibri" w:hAnsi="Calibri"/>
          <w:noProof/>
        </w:rPr>
        <w:tab/>
        <w:t xml:space="preserve">(15) </w:t>
      </w:r>
      <w:r>
        <w:rPr>
          <w:rFonts w:ascii="Calibri" w:hAnsi="Calibri"/>
          <w:noProof/>
        </w:rPr>
        <w:tab/>
        <w:t xml:space="preserve">Blackboard Inc.  2015. Washington,D.C.; USA. </w:t>
      </w:r>
    </w:p>
    <w:p w14:paraId="56613900" w14:textId="77777777" w:rsidR="001510EB" w:rsidRDefault="001510EB" w:rsidP="00EA349D">
      <w:pPr>
        <w:tabs>
          <w:tab w:val="right" w:pos="540"/>
          <w:tab w:val="left" w:pos="720"/>
        </w:tabs>
        <w:spacing w:after="0" w:line="240" w:lineRule="auto"/>
        <w:ind w:left="720" w:hanging="720"/>
        <w:rPr>
          <w:rFonts w:ascii="Calibri" w:hAnsi="Calibri"/>
          <w:noProof/>
        </w:rPr>
      </w:pPr>
    </w:p>
    <w:p w14:paraId="55FDAB0A"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lastRenderedPageBreak/>
        <w:tab/>
        <w:t xml:space="preserve">(16) </w:t>
      </w:r>
      <w:r>
        <w:rPr>
          <w:rFonts w:ascii="Calibri" w:hAnsi="Calibri"/>
          <w:noProof/>
        </w:rPr>
        <w:tab/>
        <w:t>Dennick R, Exley K. Small group teaching: Tutorials, seminars and beyond. Routledge; 2004.</w:t>
      </w:r>
    </w:p>
    <w:p w14:paraId="7F9778FE"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17) </w:t>
      </w:r>
      <w:r>
        <w:rPr>
          <w:rFonts w:ascii="Calibri" w:hAnsi="Calibri"/>
          <w:noProof/>
        </w:rPr>
        <w:tab/>
        <w:t>Cohen LM, Manion L. Research methods in education. 7 ed. London: Routledge; 2011.</w:t>
      </w:r>
    </w:p>
    <w:p w14:paraId="7109AAB9" w14:textId="77777777" w:rsidR="00EA349D" w:rsidRDefault="00EA349D" w:rsidP="00EA349D">
      <w:pPr>
        <w:tabs>
          <w:tab w:val="right" w:pos="540"/>
          <w:tab w:val="left" w:pos="720"/>
        </w:tabs>
        <w:spacing w:after="0" w:line="240" w:lineRule="auto"/>
        <w:ind w:left="720" w:hanging="720"/>
        <w:rPr>
          <w:rFonts w:ascii="Calibri" w:hAnsi="Calibri"/>
          <w:noProof/>
        </w:rPr>
      </w:pPr>
      <w:r>
        <w:rPr>
          <w:rFonts w:ascii="Calibri" w:hAnsi="Calibri"/>
          <w:noProof/>
        </w:rPr>
        <w:tab/>
        <w:t xml:space="preserve">(18) </w:t>
      </w:r>
      <w:r>
        <w:rPr>
          <w:rFonts w:ascii="Calibri" w:hAnsi="Calibri"/>
          <w:noProof/>
        </w:rPr>
        <w:tab/>
        <w:t xml:space="preserve">StataCorp LP.  2015. Texas, USA. </w:t>
      </w:r>
    </w:p>
    <w:p w14:paraId="755D1E75" w14:textId="77777777" w:rsidR="001510EB" w:rsidRDefault="001510EB" w:rsidP="00EA349D">
      <w:pPr>
        <w:tabs>
          <w:tab w:val="right" w:pos="540"/>
          <w:tab w:val="left" w:pos="720"/>
        </w:tabs>
        <w:spacing w:after="0" w:line="240" w:lineRule="auto"/>
        <w:ind w:left="720" w:hanging="720"/>
        <w:rPr>
          <w:rFonts w:ascii="Calibri" w:hAnsi="Calibri"/>
          <w:noProof/>
        </w:rPr>
      </w:pPr>
    </w:p>
    <w:p w14:paraId="39152F54"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19) </w:t>
      </w:r>
      <w:r>
        <w:rPr>
          <w:rFonts w:ascii="Calibri" w:hAnsi="Calibri"/>
          <w:noProof/>
        </w:rPr>
        <w:tab/>
        <w:t xml:space="preserve">Woolf K, Potts HW, McManus IC. Ethnicity and academic performance in UK trained doctors and medical </w:t>
      </w:r>
      <w:r>
        <w:rPr>
          <w:rFonts w:ascii="Calibri" w:hAnsi="Calibri"/>
          <w:noProof/>
        </w:rPr>
        <w:lastRenderedPageBreak/>
        <w:t>students: systematic review and meta-analysis. BMJ 2011;342:d901.</w:t>
      </w:r>
    </w:p>
    <w:p w14:paraId="7CC585D3"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20) </w:t>
      </w:r>
      <w:r>
        <w:rPr>
          <w:rFonts w:ascii="Calibri" w:hAnsi="Calibri"/>
          <w:noProof/>
        </w:rPr>
        <w:tab/>
        <w:t>Tiffin PA, Illing J, Kasim AS, McLachlan JC. Annual Review of Competence Progression (ARCP) performance of doctors who passed Professional and Linguistic Assessments Board (PLAB) tests compared with UK medical graduates: national data linkage study. BMJ 2014;348:g2622.</w:t>
      </w:r>
    </w:p>
    <w:p w14:paraId="40ABE777"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lastRenderedPageBreak/>
        <w:tab/>
        <w:t xml:space="preserve">(21) </w:t>
      </w:r>
      <w:r>
        <w:rPr>
          <w:rFonts w:ascii="Calibri" w:hAnsi="Calibri"/>
          <w:noProof/>
        </w:rPr>
        <w:tab/>
        <w:t>Hall J, Brown CS, Pettigrew L, Malik AN, Watson J, Topiwala A, et al. Global health in UK postgraduate medical training. Lancet 2012 Aug 25;380(9843):728-9.</w:t>
      </w:r>
    </w:p>
    <w:p w14:paraId="1DDB84CB"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22) </w:t>
      </w:r>
      <w:r>
        <w:rPr>
          <w:rFonts w:ascii="Calibri" w:hAnsi="Calibri"/>
          <w:noProof/>
        </w:rPr>
        <w:tab/>
        <w:t>Hall J, Brown C, Pettigrew L, Malik A, Watson J, Topiwala A, et al. Fit for the future? The place of global health in the UK's postgraduate medical training: a review. JRSM Short Rep 2013 Mar;4(3):19.</w:t>
      </w:r>
    </w:p>
    <w:p w14:paraId="09821AF1"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lastRenderedPageBreak/>
        <w:tab/>
        <w:t xml:space="preserve">(23) </w:t>
      </w:r>
      <w:r>
        <w:rPr>
          <w:rFonts w:ascii="Calibri" w:hAnsi="Calibri"/>
          <w:noProof/>
        </w:rPr>
        <w:tab/>
        <w:t>Lane J, Lane AM, Kyprianou A. Self-efficacy, self-esteem and their impact on academic performance. Social Behavior and Personality: an international journal 2004;32(3):247-56.</w:t>
      </w:r>
    </w:p>
    <w:p w14:paraId="5F50560F"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24) </w:t>
      </w:r>
      <w:r>
        <w:rPr>
          <w:rFonts w:ascii="Calibri" w:hAnsi="Calibri"/>
          <w:noProof/>
        </w:rPr>
        <w:tab/>
        <w:t>Andrade MS. International students in English-speaking universities. Adjustment factors. Journal of Research in International Education 2006;5(2):131-54.</w:t>
      </w:r>
    </w:p>
    <w:p w14:paraId="2802545E"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lastRenderedPageBreak/>
        <w:tab/>
        <w:t xml:space="preserve">(25) </w:t>
      </w:r>
      <w:r>
        <w:rPr>
          <w:rFonts w:ascii="Calibri" w:hAnsi="Calibri"/>
          <w:noProof/>
        </w:rPr>
        <w:tab/>
        <w:t>Young TJ, Sercombe PG, Sachdev I, Naeb R, Schartner A. Success factors for international postgraduate students' adjustment: exploring the roles of intercultural competence, language proficiency, social contact and social support. European Journal of Higher Education 2013;3(2):151-71.</w:t>
      </w:r>
    </w:p>
    <w:p w14:paraId="7C6B6898"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26) </w:t>
      </w:r>
      <w:r>
        <w:rPr>
          <w:rFonts w:ascii="Calibri" w:hAnsi="Calibri"/>
          <w:noProof/>
        </w:rPr>
        <w:tab/>
        <w:t>Clark EE, Ramsay W. Problems of retention in tertiary education. Education Research and Perspectives 1990;17(2):47-59.</w:t>
      </w:r>
    </w:p>
    <w:p w14:paraId="3F98963D"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lastRenderedPageBreak/>
        <w:tab/>
        <w:t xml:space="preserve">(27) </w:t>
      </w:r>
      <w:r>
        <w:rPr>
          <w:rFonts w:ascii="Calibri" w:hAnsi="Calibri"/>
          <w:noProof/>
        </w:rPr>
        <w:tab/>
        <w:t>Evans M. Planning for the transition to tertiary study: A literature review. Journal of Institutional Research 2000;9(1):1-13.</w:t>
      </w:r>
    </w:p>
    <w:p w14:paraId="5BC88849"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28) </w:t>
      </w:r>
      <w:r>
        <w:rPr>
          <w:rFonts w:ascii="Calibri" w:hAnsi="Calibri"/>
          <w:noProof/>
        </w:rPr>
        <w:tab/>
        <w:t>Kahu ER. Framing student engagement in higher education. Studies in Higher Education 2013;38(5):758-73.</w:t>
      </w:r>
    </w:p>
    <w:p w14:paraId="37214877"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29) </w:t>
      </w:r>
      <w:r>
        <w:rPr>
          <w:rFonts w:ascii="Calibri" w:hAnsi="Calibri"/>
          <w:noProof/>
        </w:rPr>
        <w:tab/>
        <w:t xml:space="preserve">Stewart M, Stott T, Nuttall AM. Study goals and procrastination tendencies at different stages of the undergraduate </w:t>
      </w:r>
      <w:r>
        <w:rPr>
          <w:rFonts w:ascii="Calibri" w:hAnsi="Calibri"/>
          <w:noProof/>
        </w:rPr>
        <w:lastRenderedPageBreak/>
        <w:t>degree. Studies in Higher Education 2015;(ahead-of-print):1-16.</w:t>
      </w:r>
    </w:p>
    <w:p w14:paraId="12E5BEF2"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30) </w:t>
      </w:r>
      <w:r>
        <w:rPr>
          <w:rFonts w:ascii="Calibri" w:hAnsi="Calibri"/>
          <w:noProof/>
        </w:rPr>
        <w:tab/>
        <w:t>Anderson LW, Krathwohl DR, Bloom BS. A taxonomy for learning, teaching, and assessing: A revision of Bloom's taxonomy of educational objectives. Allyn &amp; Bacon; 2001.</w:t>
      </w:r>
    </w:p>
    <w:p w14:paraId="12DB08DB"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tab/>
        <w:t xml:space="preserve">(31) </w:t>
      </w:r>
      <w:r>
        <w:rPr>
          <w:rFonts w:ascii="Calibri" w:hAnsi="Calibri"/>
          <w:noProof/>
        </w:rPr>
        <w:tab/>
        <w:t>Naqvi AS, Aheed B. Introducing an innovative viva format for assessment of integrated knowledge. J Pak Med Assoc 2014 Jul;64(7):823-5.</w:t>
      </w:r>
    </w:p>
    <w:p w14:paraId="77EF8336" w14:textId="77777777" w:rsidR="00EA349D" w:rsidRDefault="00EA349D" w:rsidP="00EA349D">
      <w:pPr>
        <w:tabs>
          <w:tab w:val="right" w:pos="540"/>
          <w:tab w:val="left" w:pos="720"/>
        </w:tabs>
        <w:spacing w:after="240" w:line="240" w:lineRule="auto"/>
        <w:ind w:left="720" w:hanging="720"/>
        <w:rPr>
          <w:rFonts w:ascii="Calibri" w:hAnsi="Calibri"/>
          <w:noProof/>
        </w:rPr>
      </w:pPr>
      <w:r>
        <w:rPr>
          <w:rFonts w:ascii="Calibri" w:hAnsi="Calibri"/>
          <w:noProof/>
        </w:rPr>
        <w:lastRenderedPageBreak/>
        <w:tab/>
        <w:t xml:space="preserve">(32) </w:t>
      </w:r>
      <w:r>
        <w:rPr>
          <w:rFonts w:ascii="Calibri" w:hAnsi="Calibri"/>
          <w:noProof/>
        </w:rPr>
        <w:tab/>
        <w:t>Orrock P, Grace S, Vaughan B, Coutts R. Developing a viva exam to assess clinical reasoning in pre-registration osteopathy students. BMC Med Educ 2014;14:193.</w:t>
      </w:r>
    </w:p>
    <w:p w14:paraId="3A899DA9" w14:textId="77777777" w:rsidR="00EA349D" w:rsidRDefault="00EA349D" w:rsidP="00EA349D">
      <w:pPr>
        <w:tabs>
          <w:tab w:val="right" w:pos="540"/>
          <w:tab w:val="left" w:pos="720"/>
        </w:tabs>
        <w:spacing w:after="0" w:line="240" w:lineRule="auto"/>
        <w:ind w:left="720" w:hanging="720"/>
        <w:rPr>
          <w:rFonts w:ascii="Calibri" w:hAnsi="Calibri"/>
          <w:noProof/>
        </w:rPr>
      </w:pPr>
      <w:r>
        <w:rPr>
          <w:rFonts w:ascii="Calibri" w:hAnsi="Calibri"/>
          <w:noProof/>
        </w:rPr>
        <w:tab/>
        <w:t xml:space="preserve">(33) </w:t>
      </w:r>
      <w:r>
        <w:rPr>
          <w:rFonts w:ascii="Calibri" w:hAnsi="Calibri"/>
          <w:noProof/>
        </w:rPr>
        <w:tab/>
        <w:t>Davies WM. Groupwork as a form of assessment: common problems and recommended solutions. Higher Education 2009;58(4):563-84.</w:t>
      </w:r>
    </w:p>
    <w:p w14:paraId="4C723DBA" w14:textId="77777777" w:rsidR="00EA349D" w:rsidRDefault="00EA349D" w:rsidP="00EA349D">
      <w:pPr>
        <w:tabs>
          <w:tab w:val="right" w:pos="540"/>
          <w:tab w:val="left" w:pos="720"/>
        </w:tabs>
        <w:spacing w:after="0" w:line="240" w:lineRule="auto"/>
        <w:ind w:left="720" w:hanging="720"/>
        <w:rPr>
          <w:rFonts w:ascii="Calibri" w:hAnsi="Calibri"/>
          <w:noProof/>
        </w:rPr>
      </w:pPr>
    </w:p>
    <w:p w14:paraId="55B6E089" w14:textId="77777777" w:rsidR="00A119FF" w:rsidRPr="00250353" w:rsidRDefault="00903DAD">
      <w:r w:rsidRPr="00250353">
        <w:fldChar w:fldCharType="end"/>
      </w:r>
    </w:p>
    <w:sectPr w:rsidR="00A119FF" w:rsidRPr="00250353" w:rsidSect="0035295E">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027EE8" w14:textId="77777777" w:rsidR="006309D1" w:rsidRDefault="006309D1" w:rsidP="00ED5FB6">
      <w:pPr>
        <w:spacing w:after="0" w:line="240" w:lineRule="auto"/>
      </w:pPr>
      <w:r>
        <w:separator/>
      </w:r>
    </w:p>
  </w:endnote>
  <w:endnote w:type="continuationSeparator" w:id="0">
    <w:p w14:paraId="3E5A52A3" w14:textId="77777777" w:rsidR="006309D1" w:rsidRDefault="006309D1" w:rsidP="00ED5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7889392"/>
      <w:docPartObj>
        <w:docPartGallery w:val="Page Numbers (Bottom of Page)"/>
        <w:docPartUnique/>
      </w:docPartObj>
    </w:sdtPr>
    <w:sdtEndPr/>
    <w:sdtContent>
      <w:sdt>
        <w:sdtPr>
          <w:id w:val="-1769616900"/>
          <w:docPartObj>
            <w:docPartGallery w:val="Page Numbers (Top of Page)"/>
            <w:docPartUnique/>
          </w:docPartObj>
        </w:sdtPr>
        <w:sdtEndPr/>
        <w:sdtContent>
          <w:p w14:paraId="516739F5" w14:textId="77777777" w:rsidR="006309D1" w:rsidRDefault="006309D1">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6174EA">
              <w:rPr>
                <w:b/>
                <w:bCs/>
                <w:noProof/>
              </w:rPr>
              <w:t>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6174EA">
              <w:rPr>
                <w:b/>
                <w:bCs/>
                <w:noProof/>
              </w:rPr>
              <w:t>10</w:t>
            </w:r>
            <w:r>
              <w:rPr>
                <w:b/>
                <w:bCs/>
                <w:sz w:val="24"/>
                <w:szCs w:val="24"/>
              </w:rPr>
              <w:fldChar w:fldCharType="end"/>
            </w:r>
          </w:p>
        </w:sdtContent>
      </w:sdt>
    </w:sdtContent>
  </w:sdt>
  <w:p w14:paraId="00273EBB" w14:textId="77777777" w:rsidR="006309D1" w:rsidRDefault="006309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F934CC" w14:textId="77777777" w:rsidR="006309D1" w:rsidRDefault="006309D1" w:rsidP="00ED5FB6">
      <w:pPr>
        <w:spacing w:after="0" w:line="240" w:lineRule="auto"/>
      </w:pPr>
      <w:r>
        <w:separator/>
      </w:r>
    </w:p>
  </w:footnote>
  <w:footnote w:type="continuationSeparator" w:id="0">
    <w:p w14:paraId="568AC794" w14:textId="77777777" w:rsidR="006309D1" w:rsidRDefault="006309D1" w:rsidP="00ED5F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0094F"/>
    <w:multiLevelType w:val="hybridMultilevel"/>
    <w:tmpl w:val="74A8BA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51A4870"/>
    <w:multiLevelType w:val="hybridMultilevel"/>
    <w:tmpl w:val="4D4002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9D43834"/>
    <w:multiLevelType w:val="hybridMultilevel"/>
    <w:tmpl w:val="C3B45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7287CCF"/>
    <w:multiLevelType w:val="hybridMultilevel"/>
    <w:tmpl w:val="B10A7F30"/>
    <w:lvl w:ilvl="0" w:tplc="C3F6480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ase_study_938&lt;/item&gt;&lt;/Libraries&gt;&lt;/ENLibraries&gt;"/>
  </w:docVars>
  <w:rsids>
    <w:rsidRoot w:val="00A119FF"/>
    <w:rsid w:val="00006483"/>
    <w:rsid w:val="000175D5"/>
    <w:rsid w:val="00027CE3"/>
    <w:rsid w:val="00034000"/>
    <w:rsid w:val="00034404"/>
    <w:rsid w:val="00034A9C"/>
    <w:rsid w:val="00040605"/>
    <w:rsid w:val="00041DD1"/>
    <w:rsid w:val="00046D39"/>
    <w:rsid w:val="00050686"/>
    <w:rsid w:val="00054494"/>
    <w:rsid w:val="0005702B"/>
    <w:rsid w:val="00070AE1"/>
    <w:rsid w:val="000736CF"/>
    <w:rsid w:val="0007410F"/>
    <w:rsid w:val="00081E1A"/>
    <w:rsid w:val="0008287B"/>
    <w:rsid w:val="000867F9"/>
    <w:rsid w:val="000A243F"/>
    <w:rsid w:val="000A5A13"/>
    <w:rsid w:val="000D136B"/>
    <w:rsid w:val="000E2C3D"/>
    <w:rsid w:val="000E5D9A"/>
    <w:rsid w:val="000F2055"/>
    <w:rsid w:val="0010561C"/>
    <w:rsid w:val="0010652A"/>
    <w:rsid w:val="001131D6"/>
    <w:rsid w:val="001134C3"/>
    <w:rsid w:val="001206BD"/>
    <w:rsid w:val="00122178"/>
    <w:rsid w:val="00133CF3"/>
    <w:rsid w:val="001428B1"/>
    <w:rsid w:val="001440A9"/>
    <w:rsid w:val="0015107B"/>
    <w:rsid w:val="001510EB"/>
    <w:rsid w:val="00151323"/>
    <w:rsid w:val="00173849"/>
    <w:rsid w:val="00174FF6"/>
    <w:rsid w:val="001769C7"/>
    <w:rsid w:val="001839EE"/>
    <w:rsid w:val="00184257"/>
    <w:rsid w:val="00190605"/>
    <w:rsid w:val="001A510B"/>
    <w:rsid w:val="001B5148"/>
    <w:rsid w:val="001D0DC6"/>
    <w:rsid w:val="001D58E7"/>
    <w:rsid w:val="00220480"/>
    <w:rsid w:val="00220DDE"/>
    <w:rsid w:val="0022137C"/>
    <w:rsid w:val="002307DE"/>
    <w:rsid w:val="0024121C"/>
    <w:rsid w:val="00250353"/>
    <w:rsid w:val="00260007"/>
    <w:rsid w:val="002923E7"/>
    <w:rsid w:val="00292464"/>
    <w:rsid w:val="002965B9"/>
    <w:rsid w:val="00297B4B"/>
    <w:rsid w:val="002A341A"/>
    <w:rsid w:val="002B08D6"/>
    <w:rsid w:val="002D413C"/>
    <w:rsid w:val="002F4C50"/>
    <w:rsid w:val="002F698D"/>
    <w:rsid w:val="00315E38"/>
    <w:rsid w:val="00316942"/>
    <w:rsid w:val="00316E97"/>
    <w:rsid w:val="00341F3F"/>
    <w:rsid w:val="00345FD3"/>
    <w:rsid w:val="00351A83"/>
    <w:rsid w:val="0035256E"/>
    <w:rsid w:val="0035295E"/>
    <w:rsid w:val="00355746"/>
    <w:rsid w:val="00364551"/>
    <w:rsid w:val="00370BE2"/>
    <w:rsid w:val="003848E1"/>
    <w:rsid w:val="00386DF2"/>
    <w:rsid w:val="00392EF9"/>
    <w:rsid w:val="003A005F"/>
    <w:rsid w:val="003A53E7"/>
    <w:rsid w:val="003B37AE"/>
    <w:rsid w:val="003C000E"/>
    <w:rsid w:val="003D2083"/>
    <w:rsid w:val="003F24FC"/>
    <w:rsid w:val="00400888"/>
    <w:rsid w:val="004243F8"/>
    <w:rsid w:val="00441867"/>
    <w:rsid w:val="004468DA"/>
    <w:rsid w:val="00452FA6"/>
    <w:rsid w:val="00454F31"/>
    <w:rsid w:val="00461047"/>
    <w:rsid w:val="0046406E"/>
    <w:rsid w:val="004651B3"/>
    <w:rsid w:val="00471F43"/>
    <w:rsid w:val="00486BA2"/>
    <w:rsid w:val="004A10E5"/>
    <w:rsid w:val="004A2411"/>
    <w:rsid w:val="004B29C9"/>
    <w:rsid w:val="004B30B9"/>
    <w:rsid w:val="004F79F4"/>
    <w:rsid w:val="00516335"/>
    <w:rsid w:val="005351BC"/>
    <w:rsid w:val="0054343D"/>
    <w:rsid w:val="005451CA"/>
    <w:rsid w:val="00551F62"/>
    <w:rsid w:val="00552595"/>
    <w:rsid w:val="005676A5"/>
    <w:rsid w:val="00573C01"/>
    <w:rsid w:val="00587AC5"/>
    <w:rsid w:val="00596AFA"/>
    <w:rsid w:val="005A1270"/>
    <w:rsid w:val="005B385C"/>
    <w:rsid w:val="005C35EF"/>
    <w:rsid w:val="005C7BFD"/>
    <w:rsid w:val="005D2F67"/>
    <w:rsid w:val="005E1AED"/>
    <w:rsid w:val="005E4947"/>
    <w:rsid w:val="005E672D"/>
    <w:rsid w:val="005E69C2"/>
    <w:rsid w:val="005F12B9"/>
    <w:rsid w:val="0060712B"/>
    <w:rsid w:val="00613098"/>
    <w:rsid w:val="00614E4C"/>
    <w:rsid w:val="006174EA"/>
    <w:rsid w:val="006309D1"/>
    <w:rsid w:val="00653F05"/>
    <w:rsid w:val="00670959"/>
    <w:rsid w:val="006850AE"/>
    <w:rsid w:val="006A4D12"/>
    <w:rsid w:val="006A7531"/>
    <w:rsid w:val="006B58C7"/>
    <w:rsid w:val="006D44E6"/>
    <w:rsid w:val="006D6E7C"/>
    <w:rsid w:val="006F55C2"/>
    <w:rsid w:val="006F5E07"/>
    <w:rsid w:val="00701D72"/>
    <w:rsid w:val="00721C70"/>
    <w:rsid w:val="00725EE1"/>
    <w:rsid w:val="00732EE5"/>
    <w:rsid w:val="00733FBA"/>
    <w:rsid w:val="00747DD4"/>
    <w:rsid w:val="007578E1"/>
    <w:rsid w:val="007700A6"/>
    <w:rsid w:val="00770D99"/>
    <w:rsid w:val="00775FA6"/>
    <w:rsid w:val="00780B2E"/>
    <w:rsid w:val="007828E7"/>
    <w:rsid w:val="007852E2"/>
    <w:rsid w:val="0079509F"/>
    <w:rsid w:val="007B1B8B"/>
    <w:rsid w:val="007C412B"/>
    <w:rsid w:val="007C6CA2"/>
    <w:rsid w:val="00811B97"/>
    <w:rsid w:val="00836E36"/>
    <w:rsid w:val="0087283A"/>
    <w:rsid w:val="00875946"/>
    <w:rsid w:val="00885DDF"/>
    <w:rsid w:val="0089672B"/>
    <w:rsid w:val="008B55A4"/>
    <w:rsid w:val="008B7A46"/>
    <w:rsid w:val="008D1991"/>
    <w:rsid w:val="008D6E44"/>
    <w:rsid w:val="008E00A0"/>
    <w:rsid w:val="008E579F"/>
    <w:rsid w:val="008E7D71"/>
    <w:rsid w:val="008F6C02"/>
    <w:rsid w:val="00903DAD"/>
    <w:rsid w:val="00904258"/>
    <w:rsid w:val="00906C9F"/>
    <w:rsid w:val="00911A40"/>
    <w:rsid w:val="009163D2"/>
    <w:rsid w:val="00925107"/>
    <w:rsid w:val="00932DFB"/>
    <w:rsid w:val="00933B9D"/>
    <w:rsid w:val="00934EE4"/>
    <w:rsid w:val="00946544"/>
    <w:rsid w:val="00962D3B"/>
    <w:rsid w:val="00964241"/>
    <w:rsid w:val="00975368"/>
    <w:rsid w:val="00981D78"/>
    <w:rsid w:val="00983030"/>
    <w:rsid w:val="009831B7"/>
    <w:rsid w:val="0099479E"/>
    <w:rsid w:val="009A4BD9"/>
    <w:rsid w:val="009A53DA"/>
    <w:rsid w:val="009B2A0A"/>
    <w:rsid w:val="009B31AA"/>
    <w:rsid w:val="009B47EB"/>
    <w:rsid w:val="009C4EFD"/>
    <w:rsid w:val="009C6A37"/>
    <w:rsid w:val="009D1970"/>
    <w:rsid w:val="009D5D6D"/>
    <w:rsid w:val="009E0825"/>
    <w:rsid w:val="009E2105"/>
    <w:rsid w:val="00A003AA"/>
    <w:rsid w:val="00A068E8"/>
    <w:rsid w:val="00A07F65"/>
    <w:rsid w:val="00A119FF"/>
    <w:rsid w:val="00A11CB5"/>
    <w:rsid w:val="00A145E6"/>
    <w:rsid w:val="00A266E4"/>
    <w:rsid w:val="00A33C80"/>
    <w:rsid w:val="00A409DC"/>
    <w:rsid w:val="00A43142"/>
    <w:rsid w:val="00A533D9"/>
    <w:rsid w:val="00A65FEB"/>
    <w:rsid w:val="00A919F5"/>
    <w:rsid w:val="00A94423"/>
    <w:rsid w:val="00A95164"/>
    <w:rsid w:val="00AB0BC4"/>
    <w:rsid w:val="00AB1485"/>
    <w:rsid w:val="00AB7E39"/>
    <w:rsid w:val="00AC584C"/>
    <w:rsid w:val="00AD11A2"/>
    <w:rsid w:val="00AE2E68"/>
    <w:rsid w:val="00B03D0D"/>
    <w:rsid w:val="00B12FD4"/>
    <w:rsid w:val="00B137D8"/>
    <w:rsid w:val="00B171F8"/>
    <w:rsid w:val="00B30A5B"/>
    <w:rsid w:val="00B32C4C"/>
    <w:rsid w:val="00B360C0"/>
    <w:rsid w:val="00B40ADD"/>
    <w:rsid w:val="00B43314"/>
    <w:rsid w:val="00B4445C"/>
    <w:rsid w:val="00B602B2"/>
    <w:rsid w:val="00B70ED1"/>
    <w:rsid w:val="00B76CF6"/>
    <w:rsid w:val="00BA145A"/>
    <w:rsid w:val="00BA5CD7"/>
    <w:rsid w:val="00BC5F58"/>
    <w:rsid w:val="00BC76D7"/>
    <w:rsid w:val="00BD12F2"/>
    <w:rsid w:val="00BD25D0"/>
    <w:rsid w:val="00BD283F"/>
    <w:rsid w:val="00BE04A6"/>
    <w:rsid w:val="00BF62CA"/>
    <w:rsid w:val="00C0557A"/>
    <w:rsid w:val="00C11647"/>
    <w:rsid w:val="00C1212E"/>
    <w:rsid w:val="00C217EB"/>
    <w:rsid w:val="00C22414"/>
    <w:rsid w:val="00C27917"/>
    <w:rsid w:val="00C337E4"/>
    <w:rsid w:val="00C3464A"/>
    <w:rsid w:val="00C406D6"/>
    <w:rsid w:val="00C40857"/>
    <w:rsid w:val="00C43C3F"/>
    <w:rsid w:val="00C52994"/>
    <w:rsid w:val="00C56961"/>
    <w:rsid w:val="00C65321"/>
    <w:rsid w:val="00C773FB"/>
    <w:rsid w:val="00CB0A9E"/>
    <w:rsid w:val="00CB27F1"/>
    <w:rsid w:val="00CB78D2"/>
    <w:rsid w:val="00CD176F"/>
    <w:rsid w:val="00CE6FF5"/>
    <w:rsid w:val="00CF5B4A"/>
    <w:rsid w:val="00D244A6"/>
    <w:rsid w:val="00D42648"/>
    <w:rsid w:val="00D70D17"/>
    <w:rsid w:val="00D7377D"/>
    <w:rsid w:val="00D827A6"/>
    <w:rsid w:val="00D86BF9"/>
    <w:rsid w:val="00D947D9"/>
    <w:rsid w:val="00D95026"/>
    <w:rsid w:val="00D97BA5"/>
    <w:rsid w:val="00DB0421"/>
    <w:rsid w:val="00DB7E2B"/>
    <w:rsid w:val="00DC0450"/>
    <w:rsid w:val="00E0018D"/>
    <w:rsid w:val="00E00627"/>
    <w:rsid w:val="00E00E9A"/>
    <w:rsid w:val="00E05788"/>
    <w:rsid w:val="00E215BA"/>
    <w:rsid w:val="00E238B1"/>
    <w:rsid w:val="00E25281"/>
    <w:rsid w:val="00E26008"/>
    <w:rsid w:val="00E27280"/>
    <w:rsid w:val="00E36993"/>
    <w:rsid w:val="00E72215"/>
    <w:rsid w:val="00E83CE8"/>
    <w:rsid w:val="00E87B70"/>
    <w:rsid w:val="00E9127E"/>
    <w:rsid w:val="00E971C3"/>
    <w:rsid w:val="00EA3088"/>
    <w:rsid w:val="00EA349D"/>
    <w:rsid w:val="00ED1005"/>
    <w:rsid w:val="00ED164F"/>
    <w:rsid w:val="00ED5FB6"/>
    <w:rsid w:val="00EE4311"/>
    <w:rsid w:val="00EF1FA6"/>
    <w:rsid w:val="00EF2D80"/>
    <w:rsid w:val="00F1170F"/>
    <w:rsid w:val="00F232ED"/>
    <w:rsid w:val="00F33446"/>
    <w:rsid w:val="00F81F62"/>
    <w:rsid w:val="00F8259B"/>
    <w:rsid w:val="00F836C2"/>
    <w:rsid w:val="00F90891"/>
    <w:rsid w:val="00F92F2D"/>
    <w:rsid w:val="00F95B26"/>
    <w:rsid w:val="00F96A42"/>
    <w:rsid w:val="00FA0BF9"/>
    <w:rsid w:val="00FA4AB6"/>
    <w:rsid w:val="00FB0A18"/>
    <w:rsid w:val="00FC528D"/>
    <w:rsid w:val="00FD2B39"/>
    <w:rsid w:val="00FF1966"/>
    <w:rsid w:val="00FF5ACF"/>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2617E"/>
  <w15:docId w15:val="{439A5320-563C-4429-84FA-BE3B9310C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29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1DD1"/>
    <w:pPr>
      <w:ind w:left="720"/>
      <w:contextualSpacing/>
    </w:pPr>
  </w:style>
  <w:style w:type="paragraph" w:styleId="Header">
    <w:name w:val="header"/>
    <w:basedOn w:val="Normal"/>
    <w:link w:val="HeaderChar"/>
    <w:uiPriority w:val="99"/>
    <w:unhideWhenUsed/>
    <w:rsid w:val="00ED5F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5FB6"/>
  </w:style>
  <w:style w:type="paragraph" w:styleId="Footer">
    <w:name w:val="footer"/>
    <w:basedOn w:val="Normal"/>
    <w:link w:val="FooterChar"/>
    <w:uiPriority w:val="99"/>
    <w:unhideWhenUsed/>
    <w:rsid w:val="00ED5F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5FB6"/>
  </w:style>
  <w:style w:type="character" w:styleId="CommentReference">
    <w:name w:val="annotation reference"/>
    <w:basedOn w:val="DefaultParagraphFont"/>
    <w:uiPriority w:val="99"/>
    <w:semiHidden/>
    <w:unhideWhenUsed/>
    <w:rsid w:val="000F2055"/>
    <w:rPr>
      <w:sz w:val="16"/>
      <w:szCs w:val="16"/>
    </w:rPr>
  </w:style>
  <w:style w:type="paragraph" w:styleId="CommentText">
    <w:name w:val="annotation text"/>
    <w:basedOn w:val="Normal"/>
    <w:link w:val="CommentTextChar"/>
    <w:uiPriority w:val="99"/>
    <w:semiHidden/>
    <w:unhideWhenUsed/>
    <w:rsid w:val="000F2055"/>
    <w:pPr>
      <w:spacing w:line="240" w:lineRule="auto"/>
    </w:pPr>
    <w:rPr>
      <w:sz w:val="20"/>
      <w:szCs w:val="20"/>
    </w:rPr>
  </w:style>
  <w:style w:type="character" w:customStyle="1" w:styleId="CommentTextChar">
    <w:name w:val="Comment Text Char"/>
    <w:basedOn w:val="DefaultParagraphFont"/>
    <w:link w:val="CommentText"/>
    <w:uiPriority w:val="99"/>
    <w:semiHidden/>
    <w:rsid w:val="000F2055"/>
    <w:rPr>
      <w:sz w:val="20"/>
      <w:szCs w:val="20"/>
    </w:rPr>
  </w:style>
  <w:style w:type="paragraph" w:styleId="CommentSubject">
    <w:name w:val="annotation subject"/>
    <w:basedOn w:val="CommentText"/>
    <w:next w:val="CommentText"/>
    <w:link w:val="CommentSubjectChar"/>
    <w:uiPriority w:val="99"/>
    <w:semiHidden/>
    <w:unhideWhenUsed/>
    <w:rsid w:val="000F2055"/>
    <w:rPr>
      <w:b/>
      <w:bCs/>
    </w:rPr>
  </w:style>
  <w:style w:type="character" w:customStyle="1" w:styleId="CommentSubjectChar">
    <w:name w:val="Comment Subject Char"/>
    <w:basedOn w:val="CommentTextChar"/>
    <w:link w:val="CommentSubject"/>
    <w:uiPriority w:val="99"/>
    <w:semiHidden/>
    <w:rsid w:val="000F2055"/>
    <w:rPr>
      <w:b/>
      <w:bCs/>
      <w:sz w:val="20"/>
      <w:szCs w:val="20"/>
    </w:rPr>
  </w:style>
  <w:style w:type="paragraph" w:styleId="BalloonText">
    <w:name w:val="Balloon Text"/>
    <w:basedOn w:val="Normal"/>
    <w:link w:val="BalloonTextChar"/>
    <w:uiPriority w:val="99"/>
    <w:semiHidden/>
    <w:unhideWhenUsed/>
    <w:rsid w:val="000F20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055"/>
    <w:rPr>
      <w:rFonts w:ascii="Segoe UI" w:hAnsi="Segoe UI" w:cs="Segoe UI"/>
      <w:sz w:val="18"/>
      <w:szCs w:val="18"/>
    </w:rPr>
  </w:style>
  <w:style w:type="character" w:styleId="Hyperlink">
    <w:name w:val="Hyperlink"/>
    <w:basedOn w:val="DefaultParagraphFont"/>
    <w:uiPriority w:val="99"/>
    <w:unhideWhenUsed/>
    <w:rsid w:val="00A65FEB"/>
    <w:rPr>
      <w:color w:val="0563C1" w:themeColor="hyperlink"/>
      <w:u w:val="single"/>
    </w:rPr>
  </w:style>
  <w:style w:type="character" w:styleId="FollowedHyperlink">
    <w:name w:val="FollowedHyperlink"/>
    <w:basedOn w:val="DefaultParagraphFont"/>
    <w:uiPriority w:val="99"/>
    <w:semiHidden/>
    <w:unhideWhenUsed/>
    <w:rsid w:val="00E2728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robinson@lstmed.ac.u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alf.weigel@lstmed.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sue.assinder@lstmed.ac.uk" TargetMode="External"/><Relationship Id="rId4" Type="http://schemas.openxmlformats.org/officeDocument/2006/relationships/webSettings" Target="webSettings.xml"/><Relationship Id="rId9" Type="http://schemas.openxmlformats.org/officeDocument/2006/relationships/hyperlink" Target="mailto:martyn.stewart@lstm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0</Pages>
  <Words>6566</Words>
  <Characters>37431</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gel, Ralf</dc:creator>
  <cp:keywords/>
  <dc:description/>
  <cp:lastModifiedBy>Ralf Weigel</cp:lastModifiedBy>
  <cp:revision>3</cp:revision>
  <cp:lastPrinted>2015-10-24T08:45:00Z</cp:lastPrinted>
  <dcterms:created xsi:type="dcterms:W3CDTF">2016-03-24T17:37:00Z</dcterms:created>
  <dcterms:modified xsi:type="dcterms:W3CDTF">2016-03-24T18:15:00Z</dcterms:modified>
</cp:coreProperties>
</file>